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552C83" w:rsidRDefault="00552C83" w:rsidP="00D73A6E">
      <w:pPr>
        <w:pStyle w:val="Heading2"/>
      </w:pPr>
      <w:bookmarkStart w:id="3" w:name="_Toc102415284"/>
      <w:r w:rsidRPr="00552C83">
        <w:t>Theoretical and Conceptual Framework</w:t>
      </w:r>
      <w:bookmarkEnd w:id="3"/>
    </w:p>
    <w:p w:rsidR="00B85D34" w:rsidRDefault="00516054" w:rsidP="00E5702C">
      <w:pPr>
        <w:jc w:val="both"/>
      </w:pPr>
      <w:r>
        <w:tab/>
      </w:r>
      <w:r w:rsidR="00762705" w:rsidRPr="007E1CBA">
        <w:t xml:space="preserve">The study that is going to be conducted could be best viewed </w:t>
      </w:r>
      <w:r w:rsidR="00762705">
        <w:t xml:space="preserve">with the Viewpoint which provided a framework developed by </w:t>
      </w:r>
      <w:r w:rsidR="00762705">
        <w:fldChar w:fldCharType="begin"/>
      </w:r>
      <w:r w:rsidR="00762705">
        <w:instrText xml:space="preserve"> ADDIN ZOTERO_ITEM CSL_CITATION {"citationID":"Pah8L3Oh","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and management response, in this case, the COVID-19 pandemic. </w:t>
      </w:r>
      <w:r w:rsidR="00187F50">
        <w:t xml:space="preserve">The COVID-19 pandemic had </w:t>
      </w:r>
      <w:proofErr w:type="spellStart"/>
      <w:r w:rsidR="00187F50">
        <w:t>catalyzed</w:t>
      </w:r>
      <w:proofErr w:type="spellEnd"/>
      <w:r w:rsidR="00187F50">
        <w:t xml:space="preserve">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demonstrates </w:t>
      </w:r>
      <w:r w:rsidR="004077DE">
        <w:t xml:space="preserve">the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w:t>
      </w:r>
      <w:r w:rsidR="0004028F">
        <w:t xml:space="preserve"> </w:t>
      </w:r>
    </w:p>
    <w:p w:rsidR="008626C9" w:rsidRDefault="00B85D34" w:rsidP="00B46C9F">
      <w:pPr>
        <w:ind w:firstLine="720"/>
        <w:jc w:val="both"/>
      </w:pPr>
      <w:r>
        <w:t xml:space="preserve">Additionally, the framework emphasized that there are many ways digital technology can be used as an initiative to pandemic preparedness and response. Digital technology can be utilized as a tool such as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 xml:space="preserve">upplies, and </w:t>
      </w:r>
      <w:r w:rsidR="00D7693C">
        <w:t>e</w:t>
      </w:r>
      <w:r w:rsidR="00374D87">
        <w:t>ach</w:t>
      </w:r>
      <w:r>
        <w:t xml:space="preserve"> has its respective functions,</w:t>
      </w:r>
      <w:r w:rsidR="00CE3FD2">
        <w:t xml:space="preserve"> advantages, and disadvantages. Hence, t</w:t>
      </w:r>
      <w:r>
        <w:t>he research project is adopting the Tracking technology wherein the COVID-19 Pulse, the digital technology that is integrated for the purpose of COVID-19 pandemic response, is aimed to provide epidemiological insights and monitor the C</w:t>
      </w:r>
      <w:r w:rsidR="008626C9">
        <w:t>OVID-19 situation in real-</w:t>
      </w:r>
      <w:proofErr w:type="spellStart"/>
      <w:r w:rsidR="008626C9">
        <w:t>time.</w:t>
      </w:r>
      <w:proofErr w:type="spellEnd"/>
    </w:p>
    <w:p w:rsidR="002F5D65" w:rsidRDefault="00B85D34" w:rsidP="00B46C9F">
      <w:pPr>
        <w:ind w:firstLine="720"/>
        <w:jc w:val="both"/>
      </w:pPr>
      <w:r>
        <w:t>With this, the study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postulated that although tracking technology is advantageous, it is without its disadvantages. One highlighted disadvantage of integrating dashboard technology as part of the COVID-19 pandemic response is the high costs and demand for maintainability.</w:t>
      </w:r>
      <w:r w:rsidR="001B7E8E">
        <w:t xml:space="preserve"> So nations with successful outcomes are mostly those who have digital applications integrated in their COVID-19 strategic plans. </w:t>
      </w:r>
      <w:bookmarkStart w:id="4"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project. The</w:t>
      </w:r>
      <w:r w:rsidR="001B7E8E">
        <w:t xml:space="preserve"> importance of digital applications has been emphasized as one of the key strategies in appropriately controlling the COVID-19 situation.</w:t>
      </w:r>
      <w:bookmarkEnd w:id="4"/>
    </w:p>
    <w:p w:rsidR="002E24C9" w:rsidRDefault="002E24C9" w:rsidP="002E24C9">
      <w:pPr>
        <w:jc w:val="both"/>
      </w:pPr>
      <w:r w:rsidRPr="002E24C9">
        <mc:AlternateContent>
          <mc:Choice Requires="wps">
            <w:drawing>
              <wp:anchor distT="0" distB="0" distL="114300" distR="114300" simplePos="0" relativeHeight="251658240" behindDoc="0" locked="0" layoutInCell="1" allowOverlap="1" wp14:anchorId="2F9919BF" wp14:editId="1F7D8922">
                <wp:simplePos x="0" y="0"/>
                <wp:positionH relativeFrom="column">
                  <wp:posOffset>4166483</wp:posOffset>
                </wp:positionH>
                <wp:positionV relativeFrom="paragraph">
                  <wp:posOffset>25152</wp:posOffset>
                </wp:positionV>
                <wp:extent cx="1757045" cy="357808"/>
                <wp:effectExtent l="0" t="0" r="14605" b="23495"/>
                <wp:wrapNone/>
                <wp:docPr id="20" name="Rectangle 20"/>
                <wp:cNvGraphicFramePr/>
                <a:graphic xmlns:a="http://schemas.openxmlformats.org/drawingml/2006/main">
                  <a:graphicData uri="http://schemas.microsoft.com/office/word/2010/wordprocessingShape">
                    <wps:wsp>
                      <wps:cNvSpPr/>
                      <wps:spPr>
                        <a:xfrm>
                          <a:off x="0" y="0"/>
                          <a:ext cx="1757045" cy="357808"/>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2E24C9">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919BF" id="Rectangle 20" o:spid="_x0000_s1026" style="position:absolute;left:0;text-align:left;margin-left:328.05pt;margin-top:2pt;width:138.35pt;height:28.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" filled="f" strokecolor="black [3200]">
                <v:stroke joinstyle="round"/>
                <v:textbox>
                  <w:txbxContent>
                    <w:p w:rsidR="00382CB9" w:rsidRDefault="00382CB9" w:rsidP="002E24C9">
                      <w:pPr>
                        <w:spacing w:line="240" w:lineRule="auto"/>
                        <w:jc w:val="center"/>
                      </w:pPr>
                      <w:r>
                        <w:t>Output</w:t>
                      </w:r>
                    </w:p>
                  </w:txbxContent>
                </v:textbox>
              </v:rect>
            </w:pict>
          </mc:Fallback>
        </mc:AlternateContent>
      </w:r>
      <w:r w:rsidRPr="002E24C9">
        <mc:AlternateContent>
          <mc:Choice Requires="wps">
            <w:drawing>
              <wp:anchor distT="0" distB="0" distL="114300" distR="114300" simplePos="0" relativeHeight="251657216" behindDoc="0" locked="0" layoutInCell="1" allowOverlap="1" wp14:anchorId="709D5FFB" wp14:editId="607821A8">
                <wp:simplePos x="0" y="0"/>
                <wp:positionH relativeFrom="column">
                  <wp:posOffset>2122998</wp:posOffset>
                </wp:positionH>
                <wp:positionV relativeFrom="paragraph">
                  <wp:posOffset>25152</wp:posOffset>
                </wp:positionV>
                <wp:extent cx="1757045" cy="357808"/>
                <wp:effectExtent l="0" t="0" r="14605" b="23495"/>
                <wp:wrapNone/>
                <wp:docPr id="19" name="Rectangle 19"/>
                <wp:cNvGraphicFramePr/>
                <a:graphic xmlns:a="http://schemas.openxmlformats.org/drawingml/2006/main">
                  <a:graphicData uri="http://schemas.microsoft.com/office/word/2010/wordprocessingShape">
                    <wps:wsp>
                      <wps:cNvSpPr/>
                      <wps:spPr>
                        <a:xfrm>
                          <a:off x="0" y="0"/>
                          <a:ext cx="1757045" cy="357808"/>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2E24C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9D5FFB" id="Rectangle 19" o:spid="_x0000_s1027" style="position:absolute;left:0;text-align:left;margin-left:167.15pt;margin-top:2pt;width:138.35pt;height:28.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" filled="f" strokecolor="black [3200]">
                <v:stroke joinstyle="round"/>
                <v:textbox>
                  <w:txbxContent>
                    <w:p w:rsidR="00382CB9" w:rsidRDefault="00382CB9" w:rsidP="002E24C9">
                      <w:pPr>
                        <w:spacing w:line="240" w:lineRule="auto"/>
                        <w:jc w:val="center"/>
                      </w:pPr>
                      <w:r>
                        <w:t>Process</w:t>
                      </w:r>
                    </w:p>
                  </w:txbxContent>
                </v:textbox>
              </v:rect>
            </w:pict>
          </mc:Fallback>
        </mc:AlternateContent>
      </w:r>
      <w:r w:rsidRPr="002E24C9">
        <mc:AlternateContent>
          <mc:Choice Requires="wps">
            <w:drawing>
              <wp:anchor distT="0" distB="0" distL="114300" distR="114300" simplePos="0" relativeHeight="251656192" behindDoc="0" locked="0" layoutInCell="1" allowOverlap="1" wp14:anchorId="543A7FC6" wp14:editId="6344A3AC">
                <wp:simplePos x="0" y="0"/>
                <wp:positionH relativeFrom="column">
                  <wp:posOffset>23854</wp:posOffset>
                </wp:positionH>
                <wp:positionV relativeFrom="paragraph">
                  <wp:posOffset>25152</wp:posOffset>
                </wp:positionV>
                <wp:extent cx="1757239" cy="357808"/>
                <wp:effectExtent l="0" t="0" r="14605" b="23495"/>
                <wp:wrapNone/>
                <wp:docPr id="18" name="Rectangle 18"/>
                <wp:cNvGraphicFramePr/>
                <a:graphic xmlns:a="http://schemas.openxmlformats.org/drawingml/2006/main">
                  <a:graphicData uri="http://schemas.microsoft.com/office/word/2010/wordprocessingShape">
                    <wps:wsp>
                      <wps:cNvSpPr/>
                      <wps:spPr>
                        <a:xfrm>
                          <a:off x="0" y="0"/>
                          <a:ext cx="1757239" cy="357808"/>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2E24C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3A7FC6" id="Rectangle 18" o:spid="_x0000_s1028" style="position:absolute;left:0;text-align:left;margin-left:1.9pt;margin-top:2pt;width:138.35pt;height:28.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" filled="f" strokecolor="black [3200]">
                <v:stroke joinstyle="round"/>
                <v:textbox>
                  <w:txbxContent>
                    <w:p w:rsidR="00382CB9" w:rsidRDefault="00382CB9" w:rsidP="002E24C9">
                      <w:pPr>
                        <w:spacing w:line="240" w:lineRule="auto"/>
                        <w:jc w:val="center"/>
                      </w:pPr>
                      <w:r>
                        <w:t>Input</w:t>
                      </w:r>
                    </w:p>
                  </w:txbxContent>
                </v:textbox>
              </v:rect>
            </w:pict>
          </mc:Fallback>
        </mc:AlternateContent>
      </w:r>
      <w:r>
        <w:tab/>
      </w:r>
    </w:p>
    <w:p w:rsidR="002E24C9" w:rsidRDefault="002E24C9" w:rsidP="002E24C9">
      <w:pPr>
        <w:jc w:val="both"/>
      </w:pPr>
      <w:r>
        <w:rPr>
          <w:noProof/>
          <w:lang w:val="en-US" w:eastAsia="en-US"/>
        </w:rPr>
        <mc:AlternateContent>
          <mc:Choice Requires="wps">
            <w:drawing>
              <wp:anchor distT="0" distB="0" distL="114300" distR="114300" simplePos="0" relativeHeight="251654144" behindDoc="0" locked="0" layoutInCell="1" allowOverlap="1" wp14:anchorId="71E03718" wp14:editId="41AE9079">
                <wp:simplePos x="0" y="0"/>
                <wp:positionH relativeFrom="column">
                  <wp:posOffset>4166235</wp:posOffset>
                </wp:positionH>
                <wp:positionV relativeFrom="paragraph">
                  <wp:posOffset>156210</wp:posOffset>
                </wp:positionV>
                <wp:extent cx="1757045" cy="2553335"/>
                <wp:effectExtent l="0" t="0" r="14605" b="18415"/>
                <wp:wrapNone/>
                <wp:docPr id="17" name="Rectangle 17"/>
                <wp:cNvGraphicFramePr/>
                <a:graphic xmlns:a="http://schemas.openxmlformats.org/drawingml/2006/main">
                  <a:graphicData uri="http://schemas.microsoft.com/office/word/2010/wordprocessingShape">
                    <wps:wsp>
                      <wps:cNvSpPr/>
                      <wps:spPr>
                        <a:xfrm>
                          <a:off x="0" y="0"/>
                          <a:ext cx="1757045" cy="255333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D754A4B" id="Rectangle 17" o:spid="_x0000_s1026" style="position:absolute;margin-left:328.05pt;margin-top:12.3pt;width:138.35pt;height:201.05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" filled="f" strokecolor="black [3200]">
                <v:stroke joinstyle="round"/>
              </v:rect>
            </w:pict>
          </mc:Fallback>
        </mc:AlternateContent>
      </w:r>
      <w:r>
        <w:rPr>
          <w:noProof/>
          <w:lang w:val="en-US" w:eastAsia="en-US"/>
        </w:rPr>
        <mc:AlternateContent>
          <mc:Choice Requires="wps">
            <w:drawing>
              <wp:anchor distT="0" distB="0" distL="114300" distR="114300" simplePos="0" relativeHeight="251652096" behindDoc="0" locked="0" layoutInCell="1" allowOverlap="1" wp14:anchorId="7CC7A667" wp14:editId="1247BD66">
                <wp:simplePos x="0" y="0"/>
                <wp:positionH relativeFrom="column">
                  <wp:posOffset>2122805</wp:posOffset>
                </wp:positionH>
                <wp:positionV relativeFrom="paragraph">
                  <wp:posOffset>156210</wp:posOffset>
                </wp:positionV>
                <wp:extent cx="1757045" cy="2553335"/>
                <wp:effectExtent l="0" t="0" r="14605" b="18415"/>
                <wp:wrapNone/>
                <wp:docPr id="16" name="Rectangle 16"/>
                <wp:cNvGraphicFramePr/>
                <a:graphic xmlns:a="http://schemas.openxmlformats.org/drawingml/2006/main">
                  <a:graphicData uri="http://schemas.microsoft.com/office/word/2010/wordprocessingShape">
                    <wps:wsp>
                      <wps:cNvSpPr/>
                      <wps:spPr>
                        <a:xfrm>
                          <a:off x="0" y="0"/>
                          <a:ext cx="1757045" cy="255333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357061" id="Rectangle 16" o:spid="_x0000_s1026" style="position:absolute;margin-left:167.15pt;margin-top:12.3pt;width:138.35pt;height:201.05pt;z-index:25165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" filled="f" strokecolor="black [3200]">
                <v:stroke joinstyle="round"/>
              </v:rect>
            </w:pict>
          </mc:Fallback>
        </mc:AlternateContent>
      </w:r>
      <w:r>
        <w:rPr>
          <w:noProof/>
          <w:lang w:val="en-US" w:eastAsia="en-US"/>
        </w:rPr>
        <mc:AlternateContent>
          <mc:Choice Requires="wps">
            <w:drawing>
              <wp:anchor distT="0" distB="0" distL="114300" distR="114300" simplePos="0" relativeHeight="251650048" behindDoc="0" locked="0" layoutInCell="1" allowOverlap="1">
                <wp:simplePos x="0" y="0"/>
                <wp:positionH relativeFrom="column">
                  <wp:posOffset>23495</wp:posOffset>
                </wp:positionH>
                <wp:positionV relativeFrom="paragraph">
                  <wp:posOffset>156541</wp:posOffset>
                </wp:positionV>
                <wp:extent cx="1757045" cy="2553335"/>
                <wp:effectExtent l="0" t="0" r="14605" b="18415"/>
                <wp:wrapNone/>
                <wp:docPr id="3" name="Rectangle 3"/>
                <wp:cNvGraphicFramePr/>
                <a:graphic xmlns:a="http://schemas.openxmlformats.org/drawingml/2006/main">
                  <a:graphicData uri="http://schemas.microsoft.com/office/word/2010/wordprocessingShape">
                    <wps:wsp>
                      <wps:cNvSpPr/>
                      <wps:spPr>
                        <a:xfrm>
                          <a:off x="0" y="0"/>
                          <a:ext cx="1757045" cy="2553335"/>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2E24C9">
                            <w:pPr>
                              <w:spacing w:after="240" w:line="240" w:lineRule="auto"/>
                              <w:jc w:val="center"/>
                            </w:pPr>
                            <w:r>
                              <w:t>Research Problem</w:t>
                            </w:r>
                          </w:p>
                          <w:p w:rsidR="00382CB9" w:rsidRDefault="00382CB9" w:rsidP="002E24C9">
                            <w:pPr>
                              <w:spacing w:after="240" w:line="240" w:lineRule="auto"/>
                              <w:jc w:val="center"/>
                            </w:pPr>
                            <w:r>
                              <w:t xml:space="preserve">Programming </w:t>
                            </w:r>
                            <w:proofErr w:type="spellStart"/>
                            <w:r>
                              <w:t>Requirments</w:t>
                            </w:r>
                            <w:proofErr w:type="spellEnd"/>
                          </w:p>
                          <w:p w:rsidR="00382CB9" w:rsidRDefault="00382CB9" w:rsidP="002E24C9">
                            <w:pPr>
                              <w:spacing w:after="240" w:line="240" w:lineRule="auto"/>
                              <w:jc w:val="center"/>
                            </w:pPr>
                          </w:p>
                          <w:p w:rsidR="00382CB9" w:rsidRDefault="00382CB9" w:rsidP="002E24C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29" style="position:absolute;left:0;text-align:left;margin-left:1.85pt;margin-top:12.35pt;width:138.35pt;height:201.0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" filled="f" strokecolor="black [3200]">
                <v:stroke joinstyle="round"/>
                <v:textbox>
                  <w:txbxContent>
                    <w:p w:rsidR="00382CB9" w:rsidRDefault="00382CB9" w:rsidP="002E24C9">
                      <w:pPr>
                        <w:spacing w:after="240" w:line="240" w:lineRule="auto"/>
                        <w:jc w:val="center"/>
                      </w:pPr>
                      <w:r>
                        <w:t>Research Problem</w:t>
                      </w:r>
                    </w:p>
                    <w:p w:rsidR="00382CB9" w:rsidRDefault="00382CB9" w:rsidP="002E24C9">
                      <w:pPr>
                        <w:spacing w:after="240" w:line="240" w:lineRule="auto"/>
                        <w:jc w:val="center"/>
                      </w:pPr>
                      <w:r>
                        <w:t xml:space="preserve">Programming </w:t>
                      </w:r>
                      <w:proofErr w:type="spellStart"/>
                      <w:r>
                        <w:t>Requirments</w:t>
                      </w:r>
                      <w:proofErr w:type="spellEnd"/>
                    </w:p>
                    <w:p w:rsidR="00382CB9" w:rsidRDefault="00382CB9" w:rsidP="002E24C9">
                      <w:pPr>
                        <w:spacing w:after="240" w:line="240" w:lineRule="auto"/>
                        <w:jc w:val="center"/>
                      </w:pPr>
                    </w:p>
                    <w:p w:rsidR="00382CB9" w:rsidRDefault="00382CB9" w:rsidP="002E24C9">
                      <w:pPr>
                        <w:jc w:val="center"/>
                      </w:pPr>
                    </w:p>
                  </w:txbxContent>
                </v:textbox>
              </v:rect>
            </w:pict>
          </mc:Fallback>
        </mc:AlternateContent>
      </w:r>
    </w:p>
    <w:p w:rsidR="002E24C9" w:rsidRDefault="002E24C9" w:rsidP="002E24C9">
      <w:pPr>
        <w:jc w:val="both"/>
      </w:pPr>
    </w:p>
    <w:p w:rsidR="002E24C9" w:rsidRDefault="002E24C9" w:rsidP="002E24C9">
      <w:pPr>
        <w:jc w:val="both"/>
      </w:pPr>
    </w:p>
    <w:p w:rsidR="002E24C9" w:rsidRDefault="002E24C9" w:rsidP="002E24C9">
      <w:pPr>
        <w:jc w:val="both"/>
      </w:pPr>
    </w:p>
    <w:p w:rsidR="002E24C9" w:rsidRDefault="002E24C9" w:rsidP="002E24C9">
      <w:pPr>
        <w:jc w:val="both"/>
      </w:pPr>
    </w:p>
    <w:p w:rsidR="002E24C9" w:rsidRDefault="002E24C9" w:rsidP="002E24C9">
      <w:pPr>
        <w:jc w:val="both"/>
      </w:pPr>
    </w:p>
    <w:p w:rsidR="002E24C9" w:rsidRDefault="002E24C9" w:rsidP="002E24C9">
      <w:pPr>
        <w:jc w:val="both"/>
      </w:pPr>
    </w:p>
    <w:p w:rsidR="002E24C9" w:rsidRDefault="002E24C9" w:rsidP="002E24C9">
      <w:pPr>
        <w:jc w:val="both"/>
      </w:pPr>
    </w:p>
    <w:p w:rsidR="002E24C9" w:rsidRDefault="002E24C9" w:rsidP="002E24C9">
      <w:pPr>
        <w:jc w:val="both"/>
      </w:pPr>
    </w:p>
    <w:p w:rsidR="002E24C9" w:rsidRDefault="00382CB9" w:rsidP="002E24C9">
      <w:pPr>
        <w:jc w:val="both"/>
      </w:pPr>
      <w:r>
        <w:rPr>
          <w:noProof/>
          <w:lang w:val="en-US" w:eastAsia="en-US"/>
        </w:rPr>
        <mc:AlternateContent>
          <mc:Choice Requires="wpg">
            <w:drawing>
              <wp:anchor distT="0" distB="0" distL="114300" distR="114300" simplePos="0" relativeHeight="251673600" behindDoc="0" locked="0" layoutInCell="1" allowOverlap="1">
                <wp:simplePos x="0" y="0"/>
                <wp:positionH relativeFrom="column">
                  <wp:posOffset>0</wp:posOffset>
                </wp:positionH>
                <wp:positionV relativeFrom="paragraph">
                  <wp:posOffset>5315803</wp:posOffset>
                </wp:positionV>
                <wp:extent cx="1890215" cy="3459707"/>
                <wp:effectExtent l="0" t="0" r="15240" b="26670"/>
                <wp:wrapNone/>
                <wp:docPr id="30" name="Group 30"/>
                <wp:cNvGraphicFramePr/>
                <a:graphic xmlns:a="http://schemas.openxmlformats.org/drawingml/2006/main">
                  <a:graphicData uri="http://schemas.microsoft.com/office/word/2010/wordprocessingGroup">
                    <wpg:wgp>
                      <wpg:cNvGrpSpPr/>
                      <wpg:grpSpPr>
                        <a:xfrm>
                          <a:off x="0" y="0"/>
                          <a:ext cx="1890215" cy="3459707"/>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382CB9" w:rsidRDefault="00382CB9" w:rsidP="00382CB9">
                              <w:pPr>
                                <w:spacing w:line="240" w:lineRule="auto"/>
                                <w:jc w:val="center"/>
                                <w:rPr>
                                  <w:sz w:val="20"/>
                                </w:rPr>
                              </w:pPr>
                              <w:r w:rsidRPr="00382CB9">
                                <w:rPr>
                                  <w:sz w:val="20"/>
                                </w:rPr>
                                <w:t>Research 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382CB9" w:rsidRDefault="00382CB9" w:rsidP="00382CB9">
                              <w:pPr>
                                <w:spacing w:line="240" w:lineRule="auto"/>
                                <w:jc w:val="center"/>
                                <w:rPr>
                                  <w:sz w:val="20"/>
                                </w:rPr>
                              </w:pPr>
                              <w:r w:rsidRPr="00382CB9">
                                <w:rPr>
                                  <w:sz w:val="20"/>
                                </w:rPr>
                                <w:t>Review of Related Literature</w:t>
                              </w:r>
                              <w:r>
                                <w:rPr>
                                  <w:sz w:val="20"/>
                                </w:rPr>
                                <w:t xml:space="preserv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382CB9" w:rsidRDefault="00382CB9" w:rsidP="00382CB9">
                              <w:pPr>
                                <w:spacing w:line="240" w:lineRule="auto"/>
                                <w:jc w:val="center"/>
                                <w:rPr>
                                  <w:sz w:val="20"/>
                                </w:rPr>
                              </w:pPr>
                              <w:r w:rsidRPr="00382CB9">
                                <w:rPr>
                                  <w:sz w:val="20"/>
                                </w:rPr>
                                <w:t xml:space="preserve">Review of Related </w:t>
                              </w:r>
                              <w:r>
                                <w:rPr>
                                  <w:sz w:val="20"/>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382CB9" w:rsidRDefault="00382CB9" w:rsidP="00382CB9">
                              <w:pPr>
                                <w:spacing w:line="240" w:lineRule="auto"/>
                                <w:jc w:val="center"/>
                                <w:rPr>
                                  <w:sz w:val="20"/>
                                </w:rPr>
                              </w:pPr>
                              <w:r>
                                <w:rPr>
                                  <w:sz w:val="20"/>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382CB9" w:rsidRDefault="00382CB9" w:rsidP="00382CB9">
                              <w:pPr>
                                <w:spacing w:line="240" w:lineRule="auto"/>
                                <w:jc w:val="center"/>
                                <w:rPr>
                                  <w:sz w:val="20"/>
                                </w:rPr>
                              </w:pPr>
                              <w:r>
                                <w:rPr>
                                  <w:sz w:val="20"/>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382CB9" w:rsidRDefault="00382CB9" w:rsidP="00382CB9">
                              <w:pPr>
                                <w:spacing w:line="240" w:lineRule="auto"/>
                                <w:jc w:val="center"/>
                                <w:rPr>
                                  <w:sz w:val="20"/>
                                </w:rPr>
                              </w:pPr>
                              <w:r>
                                <w:rPr>
                                  <w:sz w:val="20"/>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oup 30" o:spid="_x0000_s1030" style="position:absolute;left:0;text-align:left;margin-left:0;margin-top:418.55pt;width:148.85pt;height:272.4pt;z-index:251673600;mso-width-relative:margin" coordsize="23269,34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">
                <v:rect id="Rectangle 22"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33"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382CB9" w:rsidRDefault="00382CB9" w:rsidP="00382CB9">
                        <w:pPr>
                          <w:spacing w:line="240" w:lineRule="auto"/>
                          <w:jc w:val="center"/>
                          <w:rPr>
                            <w:sz w:val="20"/>
                          </w:rPr>
                        </w:pPr>
                        <w:r w:rsidRPr="00382CB9">
                          <w:rPr>
                            <w:sz w:val="20"/>
                          </w:rPr>
                          <w:t>Research Problem</w:t>
                        </w:r>
                      </w:p>
                    </w:txbxContent>
                  </v:textbox>
                </v:rect>
                <v:rect id="Rectangle 25" o:spid="_x0000_s1034"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382CB9" w:rsidRDefault="00382CB9" w:rsidP="00382CB9">
                        <w:pPr>
                          <w:spacing w:line="240" w:lineRule="auto"/>
                          <w:jc w:val="center"/>
                          <w:rPr>
                            <w:sz w:val="20"/>
                          </w:rPr>
                        </w:pPr>
                        <w:r w:rsidRPr="00382CB9">
                          <w:rPr>
                            <w:sz w:val="20"/>
                          </w:rPr>
                          <w:t>Review of Related Literature</w:t>
                        </w:r>
                        <w:r>
                          <w:rPr>
                            <w:sz w:val="20"/>
                          </w:rPr>
                          <w:t xml:space="preserve"> (RRL)</w:t>
                        </w:r>
                      </w:p>
                    </w:txbxContent>
                  </v:textbox>
                </v:rect>
                <v:rect id="Rectangle 26" o:spid="_x0000_s1035"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382CB9" w:rsidRDefault="00382CB9" w:rsidP="00382CB9">
                        <w:pPr>
                          <w:spacing w:line="240" w:lineRule="auto"/>
                          <w:jc w:val="center"/>
                          <w:rPr>
                            <w:sz w:val="20"/>
                          </w:rPr>
                        </w:pPr>
                        <w:r w:rsidRPr="00382CB9">
                          <w:rPr>
                            <w:sz w:val="20"/>
                          </w:rPr>
                          <w:t xml:space="preserve">Review of Related </w:t>
                        </w:r>
                        <w:r>
                          <w:rPr>
                            <w:sz w:val="20"/>
                          </w:rPr>
                          <w:t>System (RRS)</w:t>
                        </w:r>
                      </w:p>
                    </w:txbxContent>
                  </v:textbox>
                </v:rect>
                <v:rect id="Rectangle 27" o:spid="_x0000_s1036"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382CB9" w:rsidRDefault="00382CB9" w:rsidP="00382CB9">
                        <w:pPr>
                          <w:spacing w:line="240" w:lineRule="auto"/>
                          <w:jc w:val="center"/>
                          <w:rPr>
                            <w:sz w:val="20"/>
                          </w:rPr>
                        </w:pPr>
                        <w:r>
                          <w:rPr>
                            <w:sz w:val="20"/>
                          </w:rPr>
                          <w:t>Programming Knowledge</w:t>
                        </w:r>
                      </w:p>
                    </w:txbxContent>
                  </v:textbox>
                </v:rect>
                <v:rect id="Rectangle 28" o:spid="_x0000_s1037"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382CB9" w:rsidRDefault="00382CB9" w:rsidP="00382CB9">
                        <w:pPr>
                          <w:spacing w:line="240" w:lineRule="auto"/>
                          <w:jc w:val="center"/>
                          <w:rPr>
                            <w:sz w:val="20"/>
                          </w:rPr>
                        </w:pPr>
                        <w:r>
                          <w:rPr>
                            <w:sz w:val="20"/>
                          </w:rPr>
                          <w:t>Software Requirements</w:t>
                        </w:r>
                      </w:p>
                    </w:txbxContent>
                  </v:textbox>
                </v:rect>
                <v:rect id="Rectangle 29" o:spid="_x0000_s1038"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382CB9" w:rsidRDefault="00382CB9" w:rsidP="00382CB9">
                        <w:pPr>
                          <w:spacing w:line="240" w:lineRule="auto"/>
                          <w:jc w:val="center"/>
                          <w:rPr>
                            <w:sz w:val="20"/>
                          </w:rPr>
                        </w:pPr>
                        <w:r>
                          <w:rPr>
                            <w:sz w:val="20"/>
                          </w:rPr>
                          <w:t>Hardware Requirements</w:t>
                        </w:r>
                      </w:p>
                    </w:txbxContent>
                  </v:textbox>
                </v:rect>
              </v:group>
            </w:pict>
          </mc:Fallback>
        </mc:AlternateContent>
      </w:r>
      <w:r w:rsidR="002E24C9" w:rsidRPr="002E24C9">
        <w:rPr>
          <w:noProof/>
          <w:shd w:val="clear" w:color="auto" w:fill="FFFFFF" w:themeFill="background1"/>
          <w:lang w:val="en-US" w:eastAsia="en-US"/>
        </w:rPr>
        <w:drawing>
          <wp:inline distT="0" distB="0" distL="0" distR="0">
            <wp:extent cx="5915660" cy="5120640"/>
            <wp:effectExtent l="0" t="0" r="8890" b="2286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382CB9" w:rsidRDefault="00E707E2" w:rsidP="002E24C9">
      <w:pPr>
        <w:jc w:val="both"/>
      </w:pPr>
      <w:r>
        <w:rPr>
          <w:noProof/>
          <w:lang w:val="en-US" w:eastAsia="en-US"/>
        </w:rPr>
        <mc:AlternateContent>
          <mc:Choice Requires="wpg">
            <w:drawing>
              <wp:anchor distT="0" distB="0" distL="114300" distR="114300" simplePos="0" relativeHeight="251691008" behindDoc="0" locked="0" layoutInCell="1" allowOverlap="1" wp14:anchorId="4C057E6B" wp14:editId="09CFA3C5">
                <wp:simplePos x="0" y="0"/>
                <wp:positionH relativeFrom="column">
                  <wp:posOffset>4023525</wp:posOffset>
                </wp:positionH>
                <wp:positionV relativeFrom="paragraph">
                  <wp:posOffset>8478</wp:posOffset>
                </wp:positionV>
                <wp:extent cx="1889760" cy="3459480"/>
                <wp:effectExtent l="0" t="0" r="15240" b="26670"/>
                <wp:wrapNone/>
                <wp:docPr id="47" name="Group 47"/>
                <wp:cNvGraphicFramePr/>
                <a:graphic xmlns:a="http://schemas.openxmlformats.org/drawingml/2006/main">
                  <a:graphicData uri="http://schemas.microsoft.com/office/word/2010/wordprocessingGroup">
                    <wpg:wgp>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E707E2"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Pr="00382CB9" w:rsidRDefault="00E707E2" w:rsidP="00E707E2">
                              <w:pPr>
                                <w:spacing w:line="240" w:lineRule="auto"/>
                                <w:jc w:val="center"/>
                                <w:rPr>
                                  <w:sz w:val="20"/>
                                </w:rPr>
                              </w:pPr>
                              <w:r w:rsidRPr="00382CB9">
                                <w:rPr>
                                  <w:sz w:val="20"/>
                                </w:rPr>
                                <w:t>Research 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Pr="00382CB9" w:rsidRDefault="00E707E2" w:rsidP="00E707E2">
                              <w:pPr>
                                <w:spacing w:line="240" w:lineRule="auto"/>
                                <w:jc w:val="center"/>
                                <w:rPr>
                                  <w:sz w:val="20"/>
                                </w:rPr>
                              </w:pPr>
                              <w:r w:rsidRPr="00382CB9">
                                <w:rPr>
                                  <w:sz w:val="20"/>
                                </w:rPr>
                                <w:t>Review of Related Literature</w:t>
                              </w:r>
                              <w:r>
                                <w:rPr>
                                  <w:sz w:val="20"/>
                                </w:rPr>
                                <w:t xml:space="preserv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Pr="00382CB9" w:rsidRDefault="00E707E2" w:rsidP="00E707E2">
                              <w:pPr>
                                <w:spacing w:line="240" w:lineRule="auto"/>
                                <w:jc w:val="center"/>
                                <w:rPr>
                                  <w:sz w:val="20"/>
                                </w:rPr>
                              </w:pPr>
                              <w:r w:rsidRPr="00382CB9">
                                <w:rPr>
                                  <w:sz w:val="20"/>
                                </w:rPr>
                                <w:t xml:space="preserve">Review of Related </w:t>
                              </w:r>
                              <w:r>
                                <w:rPr>
                                  <w:sz w:val="20"/>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Pr="00382CB9" w:rsidRDefault="00E707E2" w:rsidP="00E707E2">
                              <w:pPr>
                                <w:spacing w:line="240" w:lineRule="auto"/>
                                <w:jc w:val="center"/>
                                <w:rPr>
                                  <w:sz w:val="20"/>
                                </w:rPr>
                              </w:pPr>
                              <w:r>
                                <w:rPr>
                                  <w:sz w:val="20"/>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Pr="00382CB9" w:rsidRDefault="00E707E2" w:rsidP="00E707E2">
                              <w:pPr>
                                <w:spacing w:line="240" w:lineRule="auto"/>
                                <w:jc w:val="center"/>
                                <w:rPr>
                                  <w:sz w:val="20"/>
                                </w:rPr>
                              </w:pPr>
                              <w:r>
                                <w:rPr>
                                  <w:sz w:val="20"/>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Pr="00382CB9" w:rsidRDefault="00E707E2" w:rsidP="00E707E2">
                              <w:pPr>
                                <w:spacing w:line="240" w:lineRule="auto"/>
                                <w:jc w:val="center"/>
                                <w:rPr>
                                  <w:sz w:val="20"/>
                                </w:rPr>
                              </w:pPr>
                              <w:r>
                                <w:rPr>
                                  <w:sz w:val="20"/>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4C057E6B" id="Group 47" o:spid="_x0000_s1039" style="position:absolute;left:0;text-align:left;margin-left:316.8pt;margin-top:.65pt;width:148.8pt;height:272.4pt;z-index:251691008;mso-width-relative:margin" coordsize="23269,34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">
                <v:rect id="Rectangle 48" o:spid="_x0000_s1040"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41"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E707E2" w:rsidRDefault="00E707E2" w:rsidP="00E707E2">
                        <w:pPr>
                          <w:spacing w:line="240" w:lineRule="auto"/>
                          <w:jc w:val="center"/>
                        </w:pPr>
                      </w:p>
                    </w:txbxContent>
                  </v:textbox>
                </v:rect>
                <v:rect id="Rectangle 50" o:spid="_x0000_s1042"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" filled="f" strokecolor="black [3200]">
                  <v:stroke joinstyle="round"/>
                  <v:textbox>
                    <w:txbxContent>
                      <w:p w:rsidR="00E707E2" w:rsidRPr="00382CB9" w:rsidRDefault="00E707E2" w:rsidP="00E707E2">
                        <w:pPr>
                          <w:spacing w:line="240" w:lineRule="auto"/>
                          <w:jc w:val="center"/>
                          <w:rPr>
                            <w:sz w:val="20"/>
                          </w:rPr>
                        </w:pPr>
                        <w:r w:rsidRPr="00382CB9">
                          <w:rPr>
                            <w:sz w:val="20"/>
                          </w:rPr>
                          <w:t>Research Problem</w:t>
                        </w:r>
                      </w:p>
                    </w:txbxContent>
                  </v:textbox>
                </v:rect>
                <v:rect id="Rectangle 51" o:spid="_x0000_s1043"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" filled="f" strokecolor="black [3200]">
                  <v:stroke joinstyle="round"/>
                  <v:textbox>
                    <w:txbxContent>
                      <w:p w:rsidR="00E707E2" w:rsidRPr="00382CB9" w:rsidRDefault="00E707E2" w:rsidP="00E707E2">
                        <w:pPr>
                          <w:spacing w:line="240" w:lineRule="auto"/>
                          <w:jc w:val="center"/>
                          <w:rPr>
                            <w:sz w:val="20"/>
                          </w:rPr>
                        </w:pPr>
                        <w:r w:rsidRPr="00382CB9">
                          <w:rPr>
                            <w:sz w:val="20"/>
                          </w:rPr>
                          <w:t>Review of Related Literature</w:t>
                        </w:r>
                        <w:r>
                          <w:rPr>
                            <w:sz w:val="20"/>
                          </w:rPr>
                          <w:t xml:space="preserve"> (RRL)</w:t>
                        </w:r>
                      </w:p>
                    </w:txbxContent>
                  </v:textbox>
                </v:rect>
                <v:rect id="Rectangle 52" o:spid="_x0000_s1044"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" filled="f" strokecolor="black [3200]">
                  <v:stroke joinstyle="round"/>
                  <v:textbox>
                    <w:txbxContent>
                      <w:p w:rsidR="00E707E2" w:rsidRPr="00382CB9" w:rsidRDefault="00E707E2" w:rsidP="00E707E2">
                        <w:pPr>
                          <w:spacing w:line="240" w:lineRule="auto"/>
                          <w:jc w:val="center"/>
                          <w:rPr>
                            <w:sz w:val="20"/>
                          </w:rPr>
                        </w:pPr>
                        <w:r w:rsidRPr="00382CB9">
                          <w:rPr>
                            <w:sz w:val="20"/>
                          </w:rPr>
                          <w:t xml:space="preserve">Review of Related </w:t>
                        </w:r>
                        <w:r>
                          <w:rPr>
                            <w:sz w:val="20"/>
                          </w:rPr>
                          <w:t>System (RRS)</w:t>
                        </w:r>
                      </w:p>
                    </w:txbxContent>
                  </v:textbox>
                </v:rect>
                <v:rect id="Rectangle 53" o:spid="_x0000_s1045"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" filled="f" strokecolor="black [3200]">
                  <v:stroke joinstyle="round"/>
                  <v:textbox>
                    <w:txbxContent>
                      <w:p w:rsidR="00E707E2" w:rsidRPr="00382CB9" w:rsidRDefault="00E707E2" w:rsidP="00E707E2">
                        <w:pPr>
                          <w:spacing w:line="240" w:lineRule="auto"/>
                          <w:jc w:val="center"/>
                          <w:rPr>
                            <w:sz w:val="20"/>
                          </w:rPr>
                        </w:pPr>
                        <w:r>
                          <w:rPr>
                            <w:sz w:val="20"/>
                          </w:rPr>
                          <w:t>Programming Knowledge</w:t>
                        </w:r>
                      </w:p>
                    </w:txbxContent>
                  </v:textbox>
                </v:rect>
                <v:rect id="Rectangle 54" o:spid="_x0000_s1046"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" filled="f" strokecolor="black [3200]">
                  <v:stroke joinstyle="round"/>
                  <v:textbox>
                    <w:txbxContent>
                      <w:p w:rsidR="00E707E2" w:rsidRPr="00382CB9" w:rsidRDefault="00E707E2" w:rsidP="00E707E2">
                        <w:pPr>
                          <w:spacing w:line="240" w:lineRule="auto"/>
                          <w:jc w:val="center"/>
                          <w:rPr>
                            <w:sz w:val="20"/>
                          </w:rPr>
                        </w:pPr>
                        <w:r>
                          <w:rPr>
                            <w:sz w:val="20"/>
                          </w:rPr>
                          <w:t>Software Requirements</w:t>
                        </w:r>
                      </w:p>
                    </w:txbxContent>
                  </v:textbox>
                </v:rect>
                <v:rect id="Rectangle 55" o:spid="_x0000_s1047"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Jt6xAAAANsAAAAPAAAAZHJzL2Rvd25yZXYueG1sRI9Ba8JA&#10;FITvQv/D8gq9iG4sq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GgUm3rEAAAA2wAAAA8A&#10;AAAAAAAAAAAAAAAABwIAAGRycy9kb3ducmV2LnhtbFBLBQYAAAAAAwADALcAAAD4AgAAAAA=&#10;" filled="f" strokecolor="black [3200]">
                  <v:stroke joinstyle="round"/>
                  <v:textbox>
                    <w:txbxContent>
                      <w:p w:rsidR="00E707E2" w:rsidRPr="00382CB9" w:rsidRDefault="00E707E2" w:rsidP="00E707E2">
                        <w:pPr>
                          <w:spacing w:line="240" w:lineRule="auto"/>
                          <w:jc w:val="center"/>
                          <w:rPr>
                            <w:sz w:val="20"/>
                          </w:rPr>
                        </w:pPr>
                        <w:r>
                          <w:rPr>
                            <w:sz w:val="20"/>
                          </w:rPr>
                          <w:t>Hardware Requirements</w:t>
                        </w:r>
                      </w:p>
                    </w:txbxContent>
                  </v:textbox>
                </v:rect>
              </v:group>
            </w:pict>
          </mc:Fallback>
        </mc:AlternateContent>
      </w:r>
      <w:r w:rsidR="00382CB9">
        <w:rPr>
          <w:noProof/>
          <w:lang w:val="en-US" w:eastAsia="en-US"/>
        </w:rPr>
        <mc:AlternateContent>
          <mc:Choice Requires="wps">
            <w:drawing>
              <wp:anchor distT="0" distB="0" distL="114300" distR="114300" simplePos="0" relativeHeight="251676672" behindDoc="0" locked="0" layoutInCell="1" allowOverlap="1">
                <wp:simplePos x="0" y="0"/>
                <wp:positionH relativeFrom="column">
                  <wp:posOffset>2040941</wp:posOffset>
                </wp:positionH>
                <wp:positionV relativeFrom="paragraph">
                  <wp:posOffset>6706</wp:posOffset>
                </wp:positionV>
                <wp:extent cx="1890215" cy="347980"/>
                <wp:effectExtent l="0" t="0" r="15240" b="13970"/>
                <wp:wrapNone/>
                <wp:docPr id="32" name="Rectangle 32"/>
                <wp:cNvGraphicFramePr/>
                <a:graphic xmlns:a="http://schemas.openxmlformats.org/drawingml/2006/main">
                  <a:graphicData uri="http://schemas.microsoft.com/office/word/2010/wordprocessingShape">
                    <wps:wsp>
                      <wps:cNvSpPr/>
                      <wps:spPr>
                        <a:xfrm>
                          <a:off x="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2" o:spid="_x0000_s1048" style="position:absolute;left:0;text-align:left;margin-left:160.7pt;margin-top:.55pt;width:148.85pt;height:27.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" fillcolor="white [3212]" strokecolor="black [3200]">
                <v:stroke joinstyle="round"/>
                <v:textbox>
                  <w:txbxContent>
                    <w:p w:rsidR="00382CB9" w:rsidRDefault="00382CB9" w:rsidP="00382CB9">
                      <w:pPr>
                        <w:spacing w:line="240" w:lineRule="auto"/>
                        <w:jc w:val="center"/>
                      </w:pPr>
                      <w:r>
                        <w:t>Process</w:t>
                      </w:r>
                    </w:p>
                  </w:txbxContent>
                </v:textbox>
              </v:rect>
            </w:pict>
          </mc:Fallback>
        </mc:AlternateContent>
      </w:r>
    </w:p>
    <w:p w:rsidR="00382CB9" w:rsidRDefault="00382CB9" w:rsidP="002E24C9">
      <w:pPr>
        <w:jc w:val="both"/>
      </w:pPr>
      <w:bookmarkStart w:id="5" w:name="_GoBack"/>
      <w:bookmarkEnd w:id="5"/>
      <w:r>
        <w:rPr>
          <w:noProof/>
          <w:lang w:val="en-US" w:eastAsia="en-US"/>
        </w:rPr>
        <mc:AlternateContent>
          <mc:Choice Requires="wps">
            <w:drawing>
              <wp:anchor distT="0" distB="0" distL="114300" distR="114300" simplePos="0" relativeHeight="251678720" behindDoc="0" locked="0" layoutInCell="1" allowOverlap="1">
                <wp:simplePos x="0" y="0"/>
                <wp:positionH relativeFrom="column">
                  <wp:posOffset>2143354</wp:posOffset>
                </wp:positionH>
                <wp:positionV relativeFrom="paragraph">
                  <wp:posOffset>256031</wp:posOffset>
                </wp:positionV>
                <wp:extent cx="1684655" cy="2707889"/>
                <wp:effectExtent l="0" t="0" r="10795" b="16510"/>
                <wp:wrapNone/>
                <wp:docPr id="34" name="Rectangle 34"/>
                <wp:cNvGraphicFramePr/>
                <a:graphic xmlns:a="http://schemas.openxmlformats.org/drawingml/2006/main">
                  <a:graphicData uri="http://schemas.microsoft.com/office/word/2010/wordprocessingShape">
                    <wps:wsp>
                      <wps:cNvSpPr/>
                      <wps:spPr>
                        <a:xfrm>
                          <a:off x="0" y="0"/>
                          <a:ext cx="1684655" cy="2707889"/>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4F398D">
                            <w:pPr>
                              <w:spacing w:line="240" w:lineRule="auto"/>
                              <w:jc w:val="center"/>
                              <w:rPr>
                                <w:sz w:val="20"/>
                              </w:rPr>
                            </w:pPr>
                            <w:r>
                              <w:rPr>
                                <w:sz w:val="20"/>
                              </w:rPr>
                              <w:t>Agile Software Development Cycle (SDLC)</w:t>
                            </w: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Pr="00382CB9" w:rsidRDefault="00382CB9" w:rsidP="00382CB9">
                            <w:pPr>
                              <w:spacing w:line="240" w:lineRule="auto"/>
                              <w:jc w:val="center"/>
                              <w:rPr>
                                <w:sz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4" o:spid="_x0000_s1049" style="position:absolute;left:0;text-align:left;margin-left:168.75pt;margin-top:20.15pt;width:132.65pt;height:213.2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" filled="f" strokecolor="black [3200]">
                <v:stroke joinstyle="round"/>
                <v:textbox>
                  <w:txbxContent>
                    <w:p w:rsidR="00382CB9" w:rsidRDefault="00382CB9" w:rsidP="004F398D">
                      <w:pPr>
                        <w:spacing w:line="240" w:lineRule="auto"/>
                        <w:jc w:val="center"/>
                        <w:rPr>
                          <w:sz w:val="20"/>
                        </w:rPr>
                      </w:pPr>
                      <w:r>
                        <w:rPr>
                          <w:sz w:val="20"/>
                        </w:rPr>
                        <w:t>Agile Software Development Cycle (SDLC)</w:t>
                      </w: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Default="00382CB9" w:rsidP="00382CB9">
                      <w:pPr>
                        <w:spacing w:line="240" w:lineRule="auto"/>
                        <w:jc w:val="center"/>
                        <w:rPr>
                          <w:sz w:val="20"/>
                        </w:rPr>
                      </w:pPr>
                    </w:p>
                    <w:p w:rsidR="00382CB9" w:rsidRPr="00382CB9" w:rsidRDefault="00382CB9" w:rsidP="00382CB9">
                      <w:pPr>
                        <w:spacing w:line="240" w:lineRule="auto"/>
                        <w:jc w:val="center"/>
                        <w:rPr>
                          <w:sz w:val="20"/>
                        </w:rPr>
                      </w:pPr>
                    </w:p>
                  </w:txbxContent>
                </v:textbox>
              </v:rect>
            </w:pict>
          </mc:Fallback>
        </mc:AlternateContent>
      </w:r>
      <w:r>
        <w:rPr>
          <w:noProof/>
          <w:lang w:val="en-US" w:eastAsia="en-US"/>
        </w:rPr>
        <mc:AlternateContent>
          <mc:Choice Requires="wps">
            <w:drawing>
              <wp:anchor distT="0" distB="0" distL="114300" distR="114300" simplePos="0" relativeHeight="251677696" behindDoc="0" locked="0" layoutInCell="1" allowOverlap="1">
                <wp:simplePos x="0" y="0"/>
                <wp:positionH relativeFrom="column">
                  <wp:posOffset>2040941</wp:posOffset>
                </wp:positionH>
                <wp:positionV relativeFrom="paragraph">
                  <wp:posOffset>106562</wp:posOffset>
                </wp:positionV>
                <wp:extent cx="1890215" cy="3009331"/>
                <wp:effectExtent l="0" t="0" r="15240" b="19685"/>
                <wp:wrapNone/>
                <wp:docPr id="33" name="Rectangle 33"/>
                <wp:cNvGraphicFramePr/>
                <a:graphic xmlns:a="http://schemas.openxmlformats.org/drawingml/2006/main">
                  <a:graphicData uri="http://schemas.microsoft.com/office/word/2010/wordprocessingShape">
                    <wps:wsp>
                      <wps:cNvSpPr/>
                      <wps:spPr>
                        <a:xfrm>
                          <a:off x="0" y="0"/>
                          <a:ext cx="1890215"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3" o:spid="_x0000_s1050" style="position:absolute;left:0;text-align:left;margin-left:160.7pt;margin-top:8.4pt;width:148.85pt;height:236.9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" filled="f" strokecolor="black [3200]">
                <v:stroke joinstyle="round"/>
                <v:textbox>
                  <w:txbxContent>
                    <w:p w:rsidR="00382CB9" w:rsidRDefault="00382CB9" w:rsidP="00382CB9">
                      <w:pPr>
                        <w:spacing w:line="240" w:lineRule="auto"/>
                        <w:jc w:val="center"/>
                      </w:pPr>
                    </w:p>
                  </w:txbxContent>
                </v:textbox>
              </v:rect>
            </w:pict>
          </mc:Fallback>
        </mc:AlternateContent>
      </w:r>
    </w:p>
    <w:p w:rsidR="00382CB9" w:rsidRDefault="00382CB9" w:rsidP="002E24C9">
      <w:pPr>
        <w:jc w:val="both"/>
      </w:pPr>
    </w:p>
    <w:p w:rsidR="00382CB9" w:rsidRDefault="004F398D" w:rsidP="002E24C9">
      <w:pPr>
        <w:jc w:val="both"/>
      </w:pPr>
      <w:r>
        <w:rPr>
          <w:noProof/>
          <w:lang w:val="en-US" w:eastAsia="en-US"/>
        </w:rPr>
        <mc:AlternateContent>
          <mc:Choice Requires="wps">
            <w:drawing>
              <wp:anchor distT="0" distB="0" distL="114300" distR="114300" simplePos="0" relativeHeight="251680768" behindDoc="0" locked="0" layoutInCell="1" allowOverlap="1" wp14:anchorId="5116F058" wp14:editId="780F4665">
                <wp:simplePos x="0" y="0"/>
                <wp:positionH relativeFrom="column">
                  <wp:posOffset>2254313</wp:posOffset>
                </wp:positionH>
                <wp:positionV relativeFrom="paragraph">
                  <wp:posOffset>111962</wp:posOffset>
                </wp:positionV>
                <wp:extent cx="1489295" cy="353728"/>
                <wp:effectExtent l="0" t="0" r="15875" b="27305"/>
                <wp:wrapNone/>
                <wp:docPr id="42" name="Rectangle 42"/>
                <wp:cNvGraphicFramePr/>
                <a:graphic xmlns:a="http://schemas.openxmlformats.org/drawingml/2006/main">
                  <a:graphicData uri="http://schemas.microsoft.com/office/word/2010/wordprocessingShape">
                    <wps:wsp>
                      <wps:cNvSpPr/>
                      <wps:spPr>
                        <a:xfrm>
                          <a:off x="0" y="0"/>
                          <a:ext cx="1489295" cy="353728"/>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sidRPr="004F398D">
                              <w:rPr>
                                <w:sz w:val="20"/>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16F058" id="Rectangle 42" o:spid="_x0000_s1051" style="position:absolute;left:0;text-align:left;margin-left:177.5pt;margin-top:8.8pt;width:117.25pt;height:27.8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" fillcolor="white [3212]" strokecolor="black [3200]">
                <v:stroke joinstyle="round"/>
                <v:textbox>
                  <w:txbxContent>
                    <w:p w:rsidR="004F398D" w:rsidRPr="004F398D" w:rsidRDefault="004F398D" w:rsidP="004F398D">
                      <w:pPr>
                        <w:spacing w:line="240" w:lineRule="auto"/>
                        <w:jc w:val="center"/>
                        <w:rPr>
                          <w:sz w:val="20"/>
                        </w:rPr>
                      </w:pPr>
                      <w:r w:rsidRPr="004F398D">
                        <w:rPr>
                          <w:sz w:val="20"/>
                        </w:rPr>
                        <w:t>Planning and Analysis</w:t>
                      </w:r>
                    </w:p>
                  </w:txbxContent>
                </v:textbox>
              </v:rect>
            </w:pict>
          </mc:Fallback>
        </mc:AlternateContent>
      </w:r>
    </w:p>
    <w:p w:rsidR="00382CB9" w:rsidRDefault="004F398D" w:rsidP="002E24C9">
      <w:pPr>
        <w:jc w:val="both"/>
      </w:pPr>
      <w:r>
        <w:rPr>
          <w:noProof/>
          <w:lang w:val="en-US" w:eastAsia="en-US"/>
        </w:rPr>
        <mc:AlternateContent>
          <mc:Choice Requires="wps">
            <w:drawing>
              <wp:anchor distT="0" distB="0" distL="114300" distR="114300" simplePos="0" relativeHeight="251682816" behindDoc="0" locked="0" layoutInCell="1" allowOverlap="1" wp14:anchorId="1F8B0C05" wp14:editId="3458E6E5">
                <wp:simplePos x="0" y="0"/>
                <wp:positionH relativeFrom="column">
                  <wp:posOffset>2254313</wp:posOffset>
                </wp:positionH>
                <wp:positionV relativeFrom="paragraph">
                  <wp:posOffset>177901</wp:posOffset>
                </wp:positionV>
                <wp:extent cx="1489295" cy="357611"/>
                <wp:effectExtent l="0" t="0" r="15875" b="23495"/>
                <wp:wrapNone/>
                <wp:docPr id="43" name="Rectangle 43"/>
                <wp:cNvGraphicFramePr/>
                <a:graphic xmlns:a="http://schemas.openxmlformats.org/drawingml/2006/main">
                  <a:graphicData uri="http://schemas.microsoft.com/office/word/2010/wordprocessingShape">
                    <wps:wsp>
                      <wps:cNvSpPr/>
                      <wps:spPr>
                        <a:xfrm>
                          <a:off x="0" y="0"/>
                          <a:ext cx="1489295" cy="35761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8B0C05" id="Rectangle 43" o:spid="_x0000_s1052" style="position:absolute;left:0;text-align:left;margin-left:177.5pt;margin-top:14pt;width:117.25pt;height:28.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w:pict>
          </mc:Fallback>
        </mc:AlternateContent>
      </w:r>
    </w:p>
    <w:p w:rsidR="00382CB9" w:rsidRDefault="004F398D" w:rsidP="002E24C9">
      <w:pPr>
        <w:jc w:val="both"/>
      </w:pPr>
      <w:r>
        <w:rPr>
          <w:noProof/>
          <w:lang w:val="en-US" w:eastAsia="en-US"/>
        </w:rPr>
        <mc:AlternateContent>
          <mc:Choice Requires="wps">
            <w:drawing>
              <wp:anchor distT="0" distB="0" distL="114300" distR="114300" simplePos="0" relativeHeight="251684864" behindDoc="0" locked="0" layoutInCell="1" allowOverlap="1" wp14:anchorId="0A29E2E7" wp14:editId="03F2701E">
                <wp:simplePos x="0" y="0"/>
                <wp:positionH relativeFrom="column">
                  <wp:posOffset>2254250</wp:posOffset>
                </wp:positionH>
                <wp:positionV relativeFrom="paragraph">
                  <wp:posOffset>247649</wp:posOffset>
                </wp:positionV>
                <wp:extent cx="1489295" cy="362032"/>
                <wp:effectExtent l="0" t="0" r="15875" b="19050"/>
                <wp:wrapNone/>
                <wp:docPr id="44" name="Rectangle 44"/>
                <wp:cNvGraphicFramePr/>
                <a:graphic xmlns:a="http://schemas.openxmlformats.org/drawingml/2006/main">
                  <a:graphicData uri="http://schemas.microsoft.com/office/word/2010/wordprocessingShape">
                    <wps:wsp>
                      <wps:cNvSpPr/>
                      <wps:spPr>
                        <a:xfrm>
                          <a:off x="0" y="0"/>
                          <a:ext cx="1489295" cy="36203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29E2E7" id="Rectangle 44" o:spid="_x0000_s1053" style="position:absolute;left:0;text-align:left;margin-left:177.5pt;margin-top:19.5pt;width:117.25pt;height:2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w:pict>
          </mc:Fallback>
        </mc:AlternateContent>
      </w:r>
      <w:r w:rsidR="00FF1483">
        <w:t xml:space="preserve"> </w:t>
      </w:r>
    </w:p>
    <w:p w:rsidR="00382CB9" w:rsidRDefault="004F398D" w:rsidP="002E24C9">
      <w:pPr>
        <w:jc w:val="both"/>
      </w:pPr>
      <w:r>
        <w:rPr>
          <w:noProof/>
          <w:lang w:val="en-US" w:eastAsia="en-US"/>
        </w:rPr>
        <mc:AlternateContent>
          <mc:Choice Requires="wps">
            <w:drawing>
              <wp:anchor distT="0" distB="0" distL="114300" distR="114300" simplePos="0" relativeHeight="251686912" behindDoc="0" locked="0" layoutInCell="1" allowOverlap="1" wp14:anchorId="69D00630" wp14:editId="6C8A53AF">
                <wp:simplePos x="0" y="0"/>
                <wp:positionH relativeFrom="column">
                  <wp:posOffset>2254250</wp:posOffset>
                </wp:positionH>
                <wp:positionV relativeFrom="paragraph">
                  <wp:posOffset>313835</wp:posOffset>
                </wp:positionV>
                <wp:extent cx="1489075" cy="374831"/>
                <wp:effectExtent l="0" t="0" r="15875" b="25400"/>
                <wp:wrapNone/>
                <wp:docPr id="45" name="Rectangle 45"/>
                <wp:cNvGraphicFramePr/>
                <a:graphic xmlns:a="http://schemas.openxmlformats.org/drawingml/2006/main">
                  <a:graphicData uri="http://schemas.microsoft.com/office/word/2010/wordprocessingShape">
                    <wps:wsp>
                      <wps:cNvSpPr/>
                      <wps:spPr>
                        <a:xfrm>
                          <a:off x="0" y="0"/>
                          <a:ext cx="1489075" cy="37483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00630" id="Rectangle 45" o:spid="_x0000_s1054" style="position:absolute;left:0;text-align:left;margin-left:177.5pt;margin-top:24.7pt;width:117.25pt;height:29.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w:pict>
          </mc:Fallback>
        </mc:AlternateContent>
      </w:r>
    </w:p>
    <w:p w:rsidR="00382CB9" w:rsidRDefault="004F398D" w:rsidP="002E24C9">
      <w:pPr>
        <w:jc w:val="both"/>
      </w:pPr>
      <w:r>
        <w:rPr>
          <w:noProof/>
          <w:lang w:val="en-US" w:eastAsia="en-US"/>
        </w:rPr>
        <mc:AlternateContent>
          <mc:Choice Requires="wps">
            <w:drawing>
              <wp:anchor distT="0" distB="0" distL="114300" distR="114300" simplePos="0" relativeHeight="251688960" behindDoc="0" locked="0" layoutInCell="1" allowOverlap="1" wp14:anchorId="16A8193D" wp14:editId="49DD07D6">
                <wp:simplePos x="0" y="0"/>
                <wp:positionH relativeFrom="column">
                  <wp:posOffset>2254250</wp:posOffset>
                </wp:positionH>
                <wp:positionV relativeFrom="paragraph">
                  <wp:posOffset>402672</wp:posOffset>
                </wp:positionV>
                <wp:extent cx="1489295" cy="374650"/>
                <wp:effectExtent l="0" t="0" r="15875" b="25400"/>
                <wp:wrapNone/>
                <wp:docPr id="46" name="Rectangle 46"/>
                <wp:cNvGraphicFramePr/>
                <a:graphic xmlns:a="http://schemas.openxmlformats.org/drawingml/2006/main">
                  <a:graphicData uri="http://schemas.microsoft.com/office/word/2010/wordprocessingShape">
                    <wps:wsp>
                      <wps:cNvSpPr/>
                      <wps:spPr>
                        <a:xfrm>
                          <a:off x="0" y="0"/>
                          <a:ext cx="1489295" cy="3746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A8193D" id="Rectangle 46" o:spid="_x0000_s1055" style="position:absolute;left:0;text-align:left;margin-left:177.5pt;margin-top:31.7pt;width:117.25pt;height:2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w:pict>
          </mc:Fallback>
        </mc:AlternateContent>
      </w:r>
    </w:p>
    <w:p w:rsidR="00382CB9" w:rsidRDefault="00382CB9" w:rsidP="002E24C9">
      <w:pPr>
        <w:jc w:val="both"/>
      </w:pPr>
    </w:p>
    <w:p w:rsidR="00382CB9" w:rsidRDefault="00382CB9" w:rsidP="002E24C9">
      <w:pPr>
        <w:jc w:val="both"/>
      </w:pPr>
    </w:p>
    <w:p w:rsidR="00382CB9" w:rsidRPr="002B60BC" w:rsidRDefault="00382CB9" w:rsidP="002E24C9">
      <w:pPr>
        <w:jc w:val="both"/>
      </w:pP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w:t>
      </w:r>
      <w:proofErr w:type="spellStart"/>
      <w:r>
        <w:rPr>
          <w:color w:val="000000"/>
        </w:rPr>
        <w:t>analyzed</w:t>
      </w:r>
      <w:proofErr w:type="spellEnd"/>
      <w:r>
        <w:rPr>
          <w:color w:val="000000"/>
        </w:rPr>
        <w:t xml:space="preserve">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w:t>
      </w:r>
      <w:proofErr w:type="gramStart"/>
      <w:r>
        <w:t xml:space="preserve">Education  </w:t>
      </w:r>
      <w:r w:rsidRPr="00FB7263">
        <w:t>Department</w:t>
      </w:r>
      <w:proofErr w:type="gramEnd"/>
      <w:r w:rsidRPr="00FB7263">
        <w:t xml:space="preserve">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 xml:space="preserve">It refers to the feature of the COVID Pulse web application that provides </w:t>
      </w:r>
      <w:proofErr w:type="gramStart"/>
      <w:r w:rsidR="00705747">
        <w:t>an</w:t>
      </w:r>
      <w:proofErr w:type="gramEnd"/>
      <w:r w:rsidR="00705747">
        <w:t xml:space="preserve"> </w:t>
      </w:r>
      <w:proofErr w:type="spellStart"/>
      <w:r w:rsidR="00705747">
        <w:t>realtime</w:t>
      </w:r>
      <w:proofErr w:type="spellEnd"/>
      <w:r w:rsidR="00705747">
        <w:t xml:space="preserv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fldChar w:fldCharType="separate"/>
      </w:r>
      <w:r>
        <w:rPr>
          <w:noProof/>
        </w:rPr>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fldChar w:fldCharType="separate"/>
      </w:r>
      <w:r>
        <w:rPr>
          <w:noProof/>
        </w:rPr>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fldChar w:fldCharType="separate"/>
      </w:r>
      <w:r>
        <w:rPr>
          <w:noProof/>
        </w:rPr>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fldChar w:fldCharType="separate"/>
      </w:r>
      <w:r>
        <w:rPr>
          <w:noProof/>
        </w:rPr>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5">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fldChar w:fldCharType="separate"/>
      </w:r>
      <w:r>
        <w:rPr>
          <w:noProof/>
        </w:rPr>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21">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fldChar w:fldCharType="separate"/>
      </w:r>
      <w:r>
        <w:rPr>
          <w:noProof/>
        </w:rPr>
        <w:t>(Delaney, 2021)</w:t>
      </w:r>
      <w:r>
        <w:fldChar w:fldCharType="end"/>
      </w:r>
      <w:r>
        <w:t xml:space="preserve">. For instance, for Vanilla CSS, the semantic class names make maintaining it laborious and time-consuming </w:t>
      </w:r>
      <w:r>
        <w:fldChar w:fldCharType="begin" w:fldLock="1"/>
      </w:r>
      <w: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fldChar w:fldCharType="separate"/>
      </w:r>
      <w:r>
        <w:rPr>
          <w:noProof/>
        </w:rPr>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fldChar w:fldCharType="separate"/>
      </w:r>
      <w:r>
        <w:rPr>
          <w:noProof/>
        </w:rPr>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fldChar w:fldCharType="separate"/>
      </w:r>
      <w:r>
        <w:rPr>
          <w:noProof/>
        </w:rPr>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23"/>
      <w:footerReference w:type="default" r:id="rId24"/>
      <w:headerReference w:type="first" r:id="rId25"/>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3754" w:rsidRDefault="00333754">
      <w:pPr>
        <w:spacing w:line="240" w:lineRule="auto"/>
      </w:pPr>
      <w:r>
        <w:separator/>
      </w:r>
    </w:p>
  </w:endnote>
  <w:endnote w:type="continuationSeparator" w:id="0">
    <w:p w:rsidR="00333754" w:rsidRDefault="003337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3754" w:rsidRDefault="00333754">
      <w:pPr>
        <w:spacing w:line="240" w:lineRule="auto"/>
      </w:pPr>
      <w:r>
        <w:separator/>
      </w:r>
    </w:p>
  </w:footnote>
  <w:footnote w:type="continuationSeparator" w:id="0">
    <w:p w:rsidR="00333754" w:rsidRDefault="0033375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2010EF">
      <w:rPr>
        <w:noProof/>
      </w:rPr>
      <w:t>4</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6"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9"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2"/>
  </w:num>
  <w:num w:numId="4">
    <w:abstractNumId w:val="3"/>
  </w:num>
  <w:num w:numId="5">
    <w:abstractNumId w:val="0"/>
  </w:num>
  <w:num w:numId="6">
    <w:abstractNumId w:val="5"/>
  </w:num>
  <w:num w:numId="7">
    <w:abstractNumId w:val="10"/>
  </w:num>
  <w:num w:numId="8">
    <w:abstractNumId w:val="9"/>
  </w:num>
  <w:num w:numId="9">
    <w:abstractNumId w:val="7"/>
  </w:num>
  <w:num w:numId="10">
    <w:abstractNumId w:val="0"/>
  </w:num>
  <w:num w:numId="11">
    <w:abstractNumId w:val="6"/>
  </w:num>
  <w:num w:numId="12">
    <w:abstractNumId w:val="4"/>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118DB"/>
    <w:rsid w:val="00016F80"/>
    <w:rsid w:val="0002476A"/>
    <w:rsid w:val="00033B02"/>
    <w:rsid w:val="0004028F"/>
    <w:rsid w:val="00042F64"/>
    <w:rsid w:val="00043506"/>
    <w:rsid w:val="00050520"/>
    <w:rsid w:val="0006455F"/>
    <w:rsid w:val="000778A2"/>
    <w:rsid w:val="00092097"/>
    <w:rsid w:val="000B2750"/>
    <w:rsid w:val="000C5456"/>
    <w:rsid w:val="000C6BA3"/>
    <w:rsid w:val="000D0465"/>
    <w:rsid w:val="000E1034"/>
    <w:rsid w:val="000E6E6B"/>
    <w:rsid w:val="00100D58"/>
    <w:rsid w:val="00101B34"/>
    <w:rsid w:val="00106709"/>
    <w:rsid w:val="0014044D"/>
    <w:rsid w:val="00156058"/>
    <w:rsid w:val="0017423C"/>
    <w:rsid w:val="00176B61"/>
    <w:rsid w:val="00187F50"/>
    <w:rsid w:val="001A0453"/>
    <w:rsid w:val="001A3226"/>
    <w:rsid w:val="001B02ED"/>
    <w:rsid w:val="001B3556"/>
    <w:rsid w:val="001B52F4"/>
    <w:rsid w:val="001B56C4"/>
    <w:rsid w:val="001B7E8E"/>
    <w:rsid w:val="001C4CD4"/>
    <w:rsid w:val="001D429C"/>
    <w:rsid w:val="001D7BBA"/>
    <w:rsid w:val="001F2ED6"/>
    <w:rsid w:val="001F3A2A"/>
    <w:rsid w:val="002010EF"/>
    <w:rsid w:val="002320CE"/>
    <w:rsid w:val="0024034B"/>
    <w:rsid w:val="0024635E"/>
    <w:rsid w:val="00246CCC"/>
    <w:rsid w:val="0026621D"/>
    <w:rsid w:val="00277675"/>
    <w:rsid w:val="00284FFF"/>
    <w:rsid w:val="002B084E"/>
    <w:rsid w:val="002B1C92"/>
    <w:rsid w:val="002B4B2F"/>
    <w:rsid w:val="002B60BC"/>
    <w:rsid w:val="002D5C5E"/>
    <w:rsid w:val="002E24C9"/>
    <w:rsid w:val="002E7AA9"/>
    <w:rsid w:val="002F5D65"/>
    <w:rsid w:val="00306248"/>
    <w:rsid w:val="00333754"/>
    <w:rsid w:val="0033566B"/>
    <w:rsid w:val="00354207"/>
    <w:rsid w:val="00357887"/>
    <w:rsid w:val="00374D87"/>
    <w:rsid w:val="0038120D"/>
    <w:rsid w:val="00382CB9"/>
    <w:rsid w:val="003964C3"/>
    <w:rsid w:val="003A286B"/>
    <w:rsid w:val="003E6786"/>
    <w:rsid w:val="003E7B0A"/>
    <w:rsid w:val="004077DE"/>
    <w:rsid w:val="004224F4"/>
    <w:rsid w:val="00442563"/>
    <w:rsid w:val="004477AA"/>
    <w:rsid w:val="00447A3E"/>
    <w:rsid w:val="00461D6D"/>
    <w:rsid w:val="00473E65"/>
    <w:rsid w:val="00486198"/>
    <w:rsid w:val="00491797"/>
    <w:rsid w:val="004A6DD7"/>
    <w:rsid w:val="004B7798"/>
    <w:rsid w:val="004E1799"/>
    <w:rsid w:val="004E25DC"/>
    <w:rsid w:val="004E68C6"/>
    <w:rsid w:val="004F398D"/>
    <w:rsid w:val="004F5C29"/>
    <w:rsid w:val="004F760E"/>
    <w:rsid w:val="00504746"/>
    <w:rsid w:val="00516054"/>
    <w:rsid w:val="00517876"/>
    <w:rsid w:val="00552C83"/>
    <w:rsid w:val="0056081D"/>
    <w:rsid w:val="00570E08"/>
    <w:rsid w:val="00571F03"/>
    <w:rsid w:val="00585647"/>
    <w:rsid w:val="00587FA0"/>
    <w:rsid w:val="005A1DD0"/>
    <w:rsid w:val="005B389F"/>
    <w:rsid w:val="005B74CD"/>
    <w:rsid w:val="005C4F19"/>
    <w:rsid w:val="005D3980"/>
    <w:rsid w:val="005E34C7"/>
    <w:rsid w:val="00621CD8"/>
    <w:rsid w:val="00642229"/>
    <w:rsid w:val="00664169"/>
    <w:rsid w:val="00696402"/>
    <w:rsid w:val="006A155C"/>
    <w:rsid w:val="006A49B5"/>
    <w:rsid w:val="006A738D"/>
    <w:rsid w:val="006A7975"/>
    <w:rsid w:val="006C016B"/>
    <w:rsid w:val="006E1E83"/>
    <w:rsid w:val="006E4E57"/>
    <w:rsid w:val="006F1882"/>
    <w:rsid w:val="006F3951"/>
    <w:rsid w:val="00704716"/>
    <w:rsid w:val="00705480"/>
    <w:rsid w:val="00705747"/>
    <w:rsid w:val="007225C8"/>
    <w:rsid w:val="00747FDD"/>
    <w:rsid w:val="00762705"/>
    <w:rsid w:val="0077227D"/>
    <w:rsid w:val="007846F9"/>
    <w:rsid w:val="007867F3"/>
    <w:rsid w:val="007868AD"/>
    <w:rsid w:val="00795C8B"/>
    <w:rsid w:val="007C1944"/>
    <w:rsid w:val="007F0A7B"/>
    <w:rsid w:val="007F7A88"/>
    <w:rsid w:val="008030C4"/>
    <w:rsid w:val="00806012"/>
    <w:rsid w:val="008259FE"/>
    <w:rsid w:val="00834DEE"/>
    <w:rsid w:val="00845420"/>
    <w:rsid w:val="008626C9"/>
    <w:rsid w:val="0086312B"/>
    <w:rsid w:val="0088116A"/>
    <w:rsid w:val="008D4320"/>
    <w:rsid w:val="008D52C4"/>
    <w:rsid w:val="008D562D"/>
    <w:rsid w:val="008E081A"/>
    <w:rsid w:val="009052E2"/>
    <w:rsid w:val="00913468"/>
    <w:rsid w:val="0093611A"/>
    <w:rsid w:val="00967858"/>
    <w:rsid w:val="00974353"/>
    <w:rsid w:val="0097719E"/>
    <w:rsid w:val="00986054"/>
    <w:rsid w:val="009C09B2"/>
    <w:rsid w:val="009C71A9"/>
    <w:rsid w:val="009D6CB6"/>
    <w:rsid w:val="009D7D5A"/>
    <w:rsid w:val="009E0623"/>
    <w:rsid w:val="009E12BC"/>
    <w:rsid w:val="009E7187"/>
    <w:rsid w:val="00A03088"/>
    <w:rsid w:val="00A1400A"/>
    <w:rsid w:val="00A26CEA"/>
    <w:rsid w:val="00A54152"/>
    <w:rsid w:val="00A636D3"/>
    <w:rsid w:val="00A675B6"/>
    <w:rsid w:val="00A82762"/>
    <w:rsid w:val="00A87508"/>
    <w:rsid w:val="00AA2A3B"/>
    <w:rsid w:val="00AB2F63"/>
    <w:rsid w:val="00AC27ED"/>
    <w:rsid w:val="00AC31C8"/>
    <w:rsid w:val="00AD167C"/>
    <w:rsid w:val="00AE202E"/>
    <w:rsid w:val="00AF1AD5"/>
    <w:rsid w:val="00B01DD0"/>
    <w:rsid w:val="00B21B78"/>
    <w:rsid w:val="00B25025"/>
    <w:rsid w:val="00B46C9F"/>
    <w:rsid w:val="00B50061"/>
    <w:rsid w:val="00B57FAC"/>
    <w:rsid w:val="00B80549"/>
    <w:rsid w:val="00B85D34"/>
    <w:rsid w:val="00BA321A"/>
    <w:rsid w:val="00BA37CA"/>
    <w:rsid w:val="00BB2BCA"/>
    <w:rsid w:val="00BB79B3"/>
    <w:rsid w:val="00BC77FC"/>
    <w:rsid w:val="00BD667B"/>
    <w:rsid w:val="00BE55A7"/>
    <w:rsid w:val="00BF23EF"/>
    <w:rsid w:val="00C0343D"/>
    <w:rsid w:val="00C03A64"/>
    <w:rsid w:val="00C33C94"/>
    <w:rsid w:val="00C41543"/>
    <w:rsid w:val="00C4686E"/>
    <w:rsid w:val="00C54AD1"/>
    <w:rsid w:val="00C567E9"/>
    <w:rsid w:val="00CB584D"/>
    <w:rsid w:val="00CE3FD2"/>
    <w:rsid w:val="00CF7D8C"/>
    <w:rsid w:val="00D0436B"/>
    <w:rsid w:val="00D1083C"/>
    <w:rsid w:val="00D167DA"/>
    <w:rsid w:val="00D316F0"/>
    <w:rsid w:val="00D42B39"/>
    <w:rsid w:val="00D45D19"/>
    <w:rsid w:val="00D73A6E"/>
    <w:rsid w:val="00D7693C"/>
    <w:rsid w:val="00D85633"/>
    <w:rsid w:val="00D91DA7"/>
    <w:rsid w:val="00DB63DF"/>
    <w:rsid w:val="00DC0A9E"/>
    <w:rsid w:val="00DF6254"/>
    <w:rsid w:val="00DF73B9"/>
    <w:rsid w:val="00E0117F"/>
    <w:rsid w:val="00E0533E"/>
    <w:rsid w:val="00E24A54"/>
    <w:rsid w:val="00E2551C"/>
    <w:rsid w:val="00E25C39"/>
    <w:rsid w:val="00E47D27"/>
    <w:rsid w:val="00E5702C"/>
    <w:rsid w:val="00E620CC"/>
    <w:rsid w:val="00E63F0A"/>
    <w:rsid w:val="00E707E2"/>
    <w:rsid w:val="00EB6489"/>
    <w:rsid w:val="00F0192D"/>
    <w:rsid w:val="00F02EE2"/>
    <w:rsid w:val="00F47172"/>
    <w:rsid w:val="00F53B8D"/>
    <w:rsid w:val="00F547C5"/>
    <w:rsid w:val="00F61984"/>
    <w:rsid w:val="00F67588"/>
    <w:rsid w:val="00F9162B"/>
    <w:rsid w:val="00F91E1B"/>
    <w:rsid w:val="00F93B21"/>
    <w:rsid w:val="00FB7263"/>
    <w:rsid w:val="00FB72C4"/>
    <w:rsid w:val="00FC3B26"/>
    <w:rsid w:val="00FC6047"/>
    <w:rsid w:val="00FE3928"/>
    <w:rsid w:val="00FF148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image" Target="media/image5.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1.xml"/><Relationship Id="rId10" Type="http://schemas.openxmlformats.org/officeDocument/2006/relationships/diagramLayout" Target="diagrams/layout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05A68A2-F44C-422B-ADE5-C223EEC650CB}" type="doc">
      <dgm:prSet loTypeId="urn:microsoft.com/office/officeart/2005/8/layout/lProcess2" loCatId="list" qsTypeId="urn:microsoft.com/office/officeart/2005/8/quickstyle/simple1" qsCatId="simple" csTypeId="urn:microsoft.com/office/officeart/2005/8/colors/accent0_1" csCatId="mainScheme" phldr="1"/>
      <dgm:spPr/>
      <dgm:t>
        <a:bodyPr/>
        <a:lstStyle/>
        <a:p>
          <a:endParaRPr lang="en-US"/>
        </a:p>
      </dgm:t>
    </dgm:pt>
    <dgm:pt modelId="{2FB39247-995F-4856-9CB4-64DBED601FE4}">
      <dgm:prSet phldrT="[Text]" custT="1"/>
      <dgm:spPr>
        <a:solidFill>
          <a:schemeClr val="bg1"/>
        </a:solidFill>
        <a:ln>
          <a:solidFill>
            <a:schemeClr val="tx1"/>
          </a:solidFill>
        </a:ln>
      </dgm:spPr>
      <dgm:t>
        <a:bodyPr/>
        <a:lstStyle/>
        <a:p>
          <a:endParaRPr lang="en-US" sz="1200">
            <a:latin typeface="Times New Roman" panose="02020603050405020304" pitchFamily="18" charset="0"/>
            <a:cs typeface="Times New Roman" panose="02020603050405020304" pitchFamily="18" charset="0"/>
          </a:endParaRPr>
        </a:p>
      </dgm:t>
    </dgm:pt>
    <dgm:pt modelId="{032EB04B-A955-47B4-8487-F700DEBA5D98}" type="parTrans" cxnId="{AA7A0BC5-40EB-4C8A-A9E0-0608659FE9F2}">
      <dgm:prSet/>
      <dgm:spPr/>
      <dgm:t>
        <a:bodyPr/>
        <a:lstStyle/>
        <a:p>
          <a:endParaRPr lang="en-US" sz="1200">
            <a:latin typeface="Times New Roman" panose="02020603050405020304" pitchFamily="18" charset="0"/>
            <a:cs typeface="Times New Roman" panose="02020603050405020304" pitchFamily="18" charset="0"/>
          </a:endParaRPr>
        </a:p>
      </dgm:t>
    </dgm:pt>
    <dgm:pt modelId="{DDB1E245-A087-4B2C-9977-960EF6C29643}" type="sibTrans" cxnId="{AA7A0BC5-40EB-4C8A-A9E0-0608659FE9F2}">
      <dgm:prSet/>
      <dgm:spPr/>
      <dgm:t>
        <a:bodyPr/>
        <a:lstStyle/>
        <a:p>
          <a:endParaRPr lang="en-US" sz="1200">
            <a:latin typeface="Times New Roman" panose="02020603050405020304" pitchFamily="18" charset="0"/>
            <a:cs typeface="Times New Roman" panose="02020603050405020304" pitchFamily="18" charset="0"/>
          </a:endParaRPr>
        </a:p>
      </dgm:t>
    </dgm:pt>
    <dgm:pt modelId="{39E9F844-A6AC-44BB-85BB-E709E30E3651}">
      <dgm:prSet phldrT="[Text]" custT="1"/>
      <dgm:spPr>
        <a:solidFill>
          <a:schemeClr val="bg1"/>
        </a:solidFill>
        <a:ln>
          <a:solidFill>
            <a:schemeClr val="tx1"/>
          </a:solidFill>
        </a:ln>
      </dgm:spPr>
      <dgm:t>
        <a:bodyPr/>
        <a:lstStyle/>
        <a:p>
          <a:r>
            <a:rPr lang="en-US" sz="1200">
              <a:latin typeface="Times New Roman" panose="02020603050405020304" pitchFamily="18" charset="0"/>
              <a:cs typeface="Times New Roman" panose="02020603050405020304" pitchFamily="18" charset="0"/>
            </a:rPr>
            <a:t>Process</a:t>
          </a:r>
        </a:p>
      </dgm:t>
    </dgm:pt>
    <dgm:pt modelId="{C3CE0218-7986-4139-9473-505A1394F055}" type="parTrans" cxnId="{7E6C32D9-B89C-4BF2-BF78-72FD552C6BED}">
      <dgm:prSet/>
      <dgm:spPr/>
      <dgm:t>
        <a:bodyPr/>
        <a:lstStyle/>
        <a:p>
          <a:endParaRPr lang="en-US" sz="1200">
            <a:latin typeface="Times New Roman" panose="02020603050405020304" pitchFamily="18" charset="0"/>
            <a:cs typeface="Times New Roman" panose="02020603050405020304" pitchFamily="18" charset="0"/>
          </a:endParaRPr>
        </a:p>
      </dgm:t>
    </dgm:pt>
    <dgm:pt modelId="{11CC43B1-A513-4215-AFD1-1BB50199E438}" type="sibTrans" cxnId="{7E6C32D9-B89C-4BF2-BF78-72FD552C6BED}">
      <dgm:prSet/>
      <dgm:spPr/>
      <dgm:t>
        <a:bodyPr/>
        <a:lstStyle/>
        <a:p>
          <a:endParaRPr lang="en-US" sz="1200">
            <a:latin typeface="Times New Roman" panose="02020603050405020304" pitchFamily="18" charset="0"/>
            <a:cs typeface="Times New Roman" panose="02020603050405020304" pitchFamily="18" charset="0"/>
          </a:endParaRPr>
        </a:p>
      </dgm:t>
    </dgm:pt>
    <dgm:pt modelId="{09B867B6-4F1A-4108-AEF5-260D3B94EF4E}">
      <dgm:prSet phldrT="[Text]" custT="1"/>
      <dgm:spPr>
        <a:ln w="6350">
          <a:solidFill>
            <a:schemeClr val="tx1"/>
          </a:solidFill>
        </a:ln>
      </dgm:spPr>
      <dgm:t>
        <a:bodyPr/>
        <a:lstStyle/>
        <a:p>
          <a:pPr algn="ctr"/>
          <a:r>
            <a:rPr lang="en-US" sz="1050">
              <a:latin typeface="Times New Roman" panose="02020603050405020304" pitchFamily="18" charset="0"/>
              <a:cs typeface="Times New Roman" panose="02020603050405020304" pitchFamily="18" charset="0"/>
            </a:rPr>
            <a:t>Agile Software Development Cycle</a:t>
          </a:r>
        </a:p>
      </dgm:t>
    </dgm:pt>
    <dgm:pt modelId="{7BE42D49-B8A0-4F05-ACE9-E10081813048}" type="parTrans" cxnId="{B7BE06BD-CA00-400A-8133-5DF312349634}">
      <dgm:prSet/>
      <dgm:spPr/>
      <dgm:t>
        <a:bodyPr/>
        <a:lstStyle/>
        <a:p>
          <a:endParaRPr lang="en-US" sz="1200">
            <a:latin typeface="Times New Roman" panose="02020603050405020304" pitchFamily="18" charset="0"/>
            <a:cs typeface="Times New Roman" panose="02020603050405020304" pitchFamily="18" charset="0"/>
          </a:endParaRPr>
        </a:p>
      </dgm:t>
    </dgm:pt>
    <dgm:pt modelId="{D4F0BF80-747E-4D48-A0AA-6650978BED4F}" type="sibTrans" cxnId="{B7BE06BD-CA00-400A-8133-5DF312349634}">
      <dgm:prSet/>
      <dgm:spPr/>
      <dgm:t>
        <a:bodyPr/>
        <a:lstStyle/>
        <a:p>
          <a:endParaRPr lang="en-US" sz="1200">
            <a:latin typeface="Times New Roman" panose="02020603050405020304" pitchFamily="18" charset="0"/>
            <a:cs typeface="Times New Roman" panose="02020603050405020304" pitchFamily="18" charset="0"/>
          </a:endParaRPr>
        </a:p>
      </dgm:t>
    </dgm:pt>
    <dgm:pt modelId="{DF7F237A-C79D-4D96-B4EB-D9666C117B98}">
      <dgm:prSet phldrT="[Text]" custT="1"/>
      <dgm:spPr>
        <a:solidFill>
          <a:schemeClr val="bg1"/>
        </a:solidFill>
        <a:ln>
          <a:solidFill>
            <a:schemeClr val="tx1"/>
          </a:solidFill>
        </a:ln>
      </dgm:spPr>
      <dgm:t>
        <a:bodyPr/>
        <a:lstStyle/>
        <a:p>
          <a:r>
            <a:rPr lang="en-US" sz="1200">
              <a:latin typeface="Times New Roman" panose="02020603050405020304" pitchFamily="18" charset="0"/>
              <a:cs typeface="Times New Roman" panose="02020603050405020304" pitchFamily="18" charset="0"/>
            </a:rPr>
            <a:t>Output</a:t>
          </a:r>
        </a:p>
      </dgm:t>
    </dgm:pt>
    <dgm:pt modelId="{57ACC4E3-2623-42EB-BBE7-D9931C80E4C1}" type="parTrans" cxnId="{09F9C36E-77ED-435D-B600-15DCA14CD6B1}">
      <dgm:prSet/>
      <dgm:spPr/>
      <dgm:t>
        <a:bodyPr/>
        <a:lstStyle/>
        <a:p>
          <a:endParaRPr lang="en-US" sz="1200">
            <a:latin typeface="Times New Roman" panose="02020603050405020304" pitchFamily="18" charset="0"/>
            <a:cs typeface="Times New Roman" panose="02020603050405020304" pitchFamily="18" charset="0"/>
          </a:endParaRPr>
        </a:p>
      </dgm:t>
    </dgm:pt>
    <dgm:pt modelId="{F74FCEBD-FA49-4125-9382-CCA65DBB332E}" type="sibTrans" cxnId="{09F9C36E-77ED-435D-B600-15DCA14CD6B1}">
      <dgm:prSet/>
      <dgm:spPr/>
      <dgm:t>
        <a:bodyPr/>
        <a:lstStyle/>
        <a:p>
          <a:endParaRPr lang="en-US" sz="1200">
            <a:latin typeface="Times New Roman" panose="02020603050405020304" pitchFamily="18" charset="0"/>
            <a:cs typeface="Times New Roman" panose="02020603050405020304" pitchFamily="18" charset="0"/>
          </a:endParaRPr>
        </a:p>
      </dgm:t>
    </dgm:pt>
    <dgm:pt modelId="{5B37910E-151F-4D1A-A117-365C67B5B246}">
      <dgm:prSet phldrT="[Text]" custT="1"/>
      <dgm:spPr>
        <a:ln w="6350">
          <a:solidFill>
            <a:schemeClr val="tx1"/>
          </a:solidFill>
        </a:ln>
      </dgm:spPr>
      <dgm:t>
        <a:bodyPr/>
        <a:lstStyle/>
        <a:p>
          <a:pPr algn="l"/>
          <a:r>
            <a:rPr lang="en-US" sz="1200">
              <a:latin typeface="Times New Roman" panose="02020603050405020304" pitchFamily="18" charset="0"/>
              <a:cs typeface="Times New Roman" panose="02020603050405020304" pitchFamily="18" charset="0"/>
            </a:rPr>
            <a:t>Implementation</a:t>
          </a:r>
        </a:p>
      </dgm:t>
    </dgm:pt>
    <dgm:pt modelId="{7550D526-1100-4ED5-9590-0E305643913C}" type="parTrans" cxnId="{A6248DDB-9D5A-4086-BB0D-51A1AADECC28}">
      <dgm:prSet/>
      <dgm:spPr/>
      <dgm:t>
        <a:bodyPr/>
        <a:lstStyle/>
        <a:p>
          <a:endParaRPr lang="en-US" sz="1200">
            <a:latin typeface="Times New Roman" panose="02020603050405020304" pitchFamily="18" charset="0"/>
            <a:cs typeface="Times New Roman" panose="02020603050405020304" pitchFamily="18" charset="0"/>
          </a:endParaRPr>
        </a:p>
      </dgm:t>
    </dgm:pt>
    <dgm:pt modelId="{A6A7611F-B926-420A-9CB7-1C8A98EDE9E6}" type="sibTrans" cxnId="{A6248DDB-9D5A-4086-BB0D-51A1AADECC28}">
      <dgm:prSet/>
      <dgm:spPr/>
      <dgm:t>
        <a:bodyPr/>
        <a:lstStyle/>
        <a:p>
          <a:endParaRPr lang="en-US" sz="1200">
            <a:latin typeface="Times New Roman" panose="02020603050405020304" pitchFamily="18" charset="0"/>
            <a:cs typeface="Times New Roman" panose="02020603050405020304" pitchFamily="18" charset="0"/>
          </a:endParaRPr>
        </a:p>
      </dgm:t>
    </dgm:pt>
    <dgm:pt modelId="{ABC09A65-FBD8-473F-A2A1-8BC899F495E7}">
      <dgm:prSet phldrT="[Text]" custT="1"/>
      <dgm:spPr>
        <a:ln w="6350">
          <a:solidFill>
            <a:schemeClr val="tx1"/>
          </a:solidFill>
        </a:ln>
      </dgm:spPr>
      <dgm:t>
        <a:bodyPr/>
        <a:lstStyle/>
        <a:p>
          <a:r>
            <a:rPr lang="en-US" sz="1050">
              <a:latin typeface="Times New Roman" panose="02020603050405020304" pitchFamily="18" charset="0"/>
              <a:cs typeface="Times New Roman" panose="02020603050405020304" pitchFamily="18" charset="0"/>
            </a:rPr>
            <a:t>Research Problem</a:t>
          </a:r>
        </a:p>
      </dgm:t>
    </dgm:pt>
    <dgm:pt modelId="{B954026B-9DF7-4C49-92E7-14E0FC2AD61B}" type="sibTrans" cxnId="{64B3DA15-C8C6-4E1D-9FE2-10FBE88E4836}">
      <dgm:prSet/>
      <dgm:spPr/>
      <dgm:t>
        <a:bodyPr/>
        <a:lstStyle/>
        <a:p>
          <a:endParaRPr lang="en-US" sz="1200">
            <a:latin typeface="Times New Roman" panose="02020603050405020304" pitchFamily="18" charset="0"/>
            <a:cs typeface="Times New Roman" panose="02020603050405020304" pitchFamily="18" charset="0"/>
          </a:endParaRPr>
        </a:p>
      </dgm:t>
    </dgm:pt>
    <dgm:pt modelId="{6D357788-EF93-4C1E-8AFE-820CAA5ED242}" type="parTrans" cxnId="{64B3DA15-C8C6-4E1D-9FE2-10FBE88E4836}">
      <dgm:prSet/>
      <dgm:spPr/>
      <dgm:t>
        <a:bodyPr/>
        <a:lstStyle/>
        <a:p>
          <a:endParaRPr lang="en-US" sz="1200">
            <a:latin typeface="Times New Roman" panose="02020603050405020304" pitchFamily="18" charset="0"/>
            <a:cs typeface="Times New Roman" panose="02020603050405020304" pitchFamily="18" charset="0"/>
          </a:endParaRPr>
        </a:p>
      </dgm:t>
    </dgm:pt>
    <dgm:pt modelId="{A9BAD2E2-61F0-4948-9ED6-C82AADC9D767}">
      <dgm:prSet phldrT="[Text]" custT="1"/>
      <dgm:spPr>
        <a:ln w="6350">
          <a:solidFill>
            <a:schemeClr val="tx1"/>
          </a:solidFill>
        </a:ln>
      </dgm:spPr>
      <dgm:t>
        <a:bodyPr/>
        <a:lstStyle/>
        <a:p>
          <a:r>
            <a:rPr lang="en-US" sz="1050">
              <a:latin typeface="Times New Roman" panose="02020603050405020304" pitchFamily="18" charset="0"/>
              <a:cs typeface="Times New Roman" panose="02020603050405020304" pitchFamily="18" charset="0"/>
            </a:rPr>
            <a:t>Review of Related Literature (RRL)</a:t>
          </a:r>
        </a:p>
      </dgm:t>
    </dgm:pt>
    <dgm:pt modelId="{1072262A-EEEB-4D44-903A-9E8D3B8F93A9}" type="sibTrans" cxnId="{3B85C6F4-5B7F-4174-A33F-76F90C6F1D67}">
      <dgm:prSet/>
      <dgm:spPr/>
      <dgm:t>
        <a:bodyPr/>
        <a:lstStyle/>
        <a:p>
          <a:endParaRPr lang="en-US"/>
        </a:p>
      </dgm:t>
    </dgm:pt>
    <dgm:pt modelId="{6C82FE7D-55E9-4707-8F82-02766F9706D4}" type="parTrans" cxnId="{3B85C6F4-5B7F-4174-A33F-76F90C6F1D67}">
      <dgm:prSet/>
      <dgm:spPr/>
      <dgm:t>
        <a:bodyPr/>
        <a:lstStyle/>
        <a:p>
          <a:endParaRPr lang="en-US"/>
        </a:p>
      </dgm:t>
    </dgm:pt>
    <dgm:pt modelId="{95E0C5AB-2831-4C2B-ACCB-85D52F2A315F}">
      <dgm:prSet phldrT="[Text]" custT="1"/>
      <dgm:spPr>
        <a:ln w="6350">
          <a:solidFill>
            <a:schemeClr val="tx1"/>
          </a:solidFill>
        </a:ln>
      </dgm:spPr>
      <dgm:t>
        <a:bodyPr/>
        <a:lstStyle/>
        <a:p>
          <a:r>
            <a:rPr lang="en-US" sz="1050">
              <a:latin typeface="Times New Roman" panose="02020603050405020304" pitchFamily="18" charset="0"/>
              <a:cs typeface="Times New Roman" panose="02020603050405020304" pitchFamily="18" charset="0"/>
            </a:rPr>
            <a:t>Review of Related System (RRS)</a:t>
          </a:r>
        </a:p>
      </dgm:t>
    </dgm:pt>
    <dgm:pt modelId="{503DFA8A-9F31-4987-BDF8-BFBCD5EEDBA4}" type="sibTrans" cxnId="{6A370BB2-B8E1-43F1-9F47-37EA86916799}">
      <dgm:prSet/>
      <dgm:spPr/>
      <dgm:t>
        <a:bodyPr/>
        <a:lstStyle/>
        <a:p>
          <a:endParaRPr lang="en-US"/>
        </a:p>
      </dgm:t>
    </dgm:pt>
    <dgm:pt modelId="{5B90BE94-86A2-4328-838C-3120A27765E5}" type="parTrans" cxnId="{6A370BB2-B8E1-43F1-9F47-37EA86916799}">
      <dgm:prSet/>
      <dgm:spPr/>
      <dgm:t>
        <a:bodyPr/>
        <a:lstStyle/>
        <a:p>
          <a:endParaRPr lang="en-US"/>
        </a:p>
      </dgm:t>
    </dgm:pt>
    <dgm:pt modelId="{33816571-FADC-4034-A81F-CB1B93A862E9}">
      <dgm:prSet phldrT="[Text]" custT="1"/>
      <dgm:spPr>
        <a:ln w="6350">
          <a:solidFill>
            <a:schemeClr val="tx1"/>
          </a:solidFill>
        </a:ln>
      </dgm:spPr>
      <dgm:t>
        <a:bodyPr/>
        <a:lstStyle/>
        <a:p>
          <a:r>
            <a:rPr lang="en-US" sz="1050">
              <a:latin typeface="Times New Roman" panose="02020603050405020304" pitchFamily="18" charset="0"/>
              <a:cs typeface="Times New Roman" panose="02020603050405020304" pitchFamily="18" charset="0"/>
            </a:rPr>
            <a:t>Programming Knowledge</a:t>
          </a:r>
        </a:p>
      </dgm:t>
    </dgm:pt>
    <dgm:pt modelId="{34099E85-C4B7-4CDC-8A39-7A17C741F162}" type="sibTrans" cxnId="{32C25258-875A-41A0-B0E1-DF49FD9C986E}">
      <dgm:prSet/>
      <dgm:spPr/>
      <dgm:t>
        <a:bodyPr/>
        <a:lstStyle/>
        <a:p>
          <a:endParaRPr lang="en-US"/>
        </a:p>
      </dgm:t>
    </dgm:pt>
    <dgm:pt modelId="{9C858CD6-0B82-407F-90DC-46EBFE3090C3}" type="parTrans" cxnId="{32C25258-875A-41A0-B0E1-DF49FD9C986E}">
      <dgm:prSet/>
      <dgm:spPr/>
      <dgm:t>
        <a:bodyPr/>
        <a:lstStyle/>
        <a:p>
          <a:endParaRPr lang="en-US"/>
        </a:p>
      </dgm:t>
    </dgm:pt>
    <dgm:pt modelId="{DF9CA192-60CE-460D-B120-2E8E568B64C3}">
      <dgm:prSet phldrT="[Text]" custT="1"/>
      <dgm:spPr>
        <a:ln w="6350">
          <a:solidFill>
            <a:schemeClr val="tx1"/>
          </a:solidFill>
        </a:ln>
      </dgm:spPr>
      <dgm:t>
        <a:bodyPr/>
        <a:lstStyle/>
        <a:p>
          <a:r>
            <a:rPr lang="en-US" sz="1050">
              <a:latin typeface="Times New Roman" panose="02020603050405020304" pitchFamily="18" charset="0"/>
              <a:cs typeface="Times New Roman" panose="02020603050405020304" pitchFamily="18" charset="0"/>
            </a:rPr>
            <a:t>Software Requirements</a:t>
          </a:r>
        </a:p>
      </dgm:t>
    </dgm:pt>
    <dgm:pt modelId="{0B35046C-5764-4E75-AC6E-3ADB61F1854F}" type="sibTrans" cxnId="{31423FF0-C6CF-4D89-B02F-0B8A34D36991}">
      <dgm:prSet/>
      <dgm:spPr/>
      <dgm:t>
        <a:bodyPr/>
        <a:lstStyle/>
        <a:p>
          <a:endParaRPr lang="en-US"/>
        </a:p>
      </dgm:t>
    </dgm:pt>
    <dgm:pt modelId="{7664DBAC-F0D4-4168-8B53-4B0CCDD5480C}" type="parTrans" cxnId="{31423FF0-C6CF-4D89-B02F-0B8A34D36991}">
      <dgm:prSet/>
      <dgm:spPr/>
      <dgm:t>
        <a:bodyPr/>
        <a:lstStyle/>
        <a:p>
          <a:endParaRPr lang="en-US"/>
        </a:p>
      </dgm:t>
    </dgm:pt>
    <dgm:pt modelId="{9B4D2908-DC7B-420A-BD5C-09A762D84ACD}">
      <dgm:prSet phldrT="[Text]" custT="1"/>
      <dgm:spPr>
        <a:ln w="6350">
          <a:solidFill>
            <a:schemeClr val="tx1"/>
          </a:solidFill>
        </a:ln>
      </dgm:spPr>
      <dgm:t>
        <a:bodyPr/>
        <a:lstStyle/>
        <a:p>
          <a:r>
            <a:rPr lang="en-US" sz="1050">
              <a:latin typeface="Times New Roman" panose="02020603050405020304" pitchFamily="18" charset="0"/>
              <a:cs typeface="Times New Roman" panose="02020603050405020304" pitchFamily="18" charset="0"/>
            </a:rPr>
            <a:t>Hardware Requirements</a:t>
          </a:r>
        </a:p>
      </dgm:t>
    </dgm:pt>
    <dgm:pt modelId="{67C67DA2-C61A-4594-BC01-9E6B37B1DFC0}" type="sibTrans" cxnId="{0CC32488-0739-49FF-B85A-67120923CA1C}">
      <dgm:prSet/>
      <dgm:spPr/>
      <dgm:t>
        <a:bodyPr/>
        <a:lstStyle/>
        <a:p>
          <a:endParaRPr lang="en-US"/>
        </a:p>
      </dgm:t>
    </dgm:pt>
    <dgm:pt modelId="{FBEA4589-7EAD-43D2-B4C2-079D045F2EF7}" type="parTrans" cxnId="{0CC32488-0739-49FF-B85A-67120923CA1C}">
      <dgm:prSet/>
      <dgm:spPr/>
      <dgm:t>
        <a:bodyPr/>
        <a:lstStyle/>
        <a:p>
          <a:endParaRPr lang="en-US"/>
        </a:p>
      </dgm:t>
    </dgm:pt>
    <dgm:pt modelId="{AFEB67C8-C369-43E8-8766-CBBDD7A277DE}">
      <dgm:prSet phldrT="[Text]" custT="1"/>
      <dgm:spPr>
        <a:ln w="6350">
          <a:solidFill>
            <a:schemeClr val="tx1"/>
          </a:solidFill>
        </a:ln>
      </dgm:spPr>
      <dgm:t>
        <a:bodyPr/>
        <a:lstStyle/>
        <a:p>
          <a:pPr algn="l"/>
          <a:r>
            <a:rPr lang="en-US" sz="1050">
              <a:latin typeface="Times New Roman" panose="02020603050405020304" pitchFamily="18" charset="0"/>
              <a:cs typeface="Times New Roman" panose="02020603050405020304" pitchFamily="18" charset="0"/>
            </a:rPr>
            <a:t>Planning and Analysis</a:t>
          </a:r>
        </a:p>
      </dgm:t>
    </dgm:pt>
    <dgm:pt modelId="{3F829E22-3B7D-42C1-BB30-89F8876E290A}" type="parTrans" cxnId="{4DBD454B-36FD-4924-8233-25B55E796E40}">
      <dgm:prSet/>
      <dgm:spPr/>
      <dgm:t>
        <a:bodyPr/>
        <a:lstStyle/>
        <a:p>
          <a:endParaRPr lang="en-US"/>
        </a:p>
      </dgm:t>
    </dgm:pt>
    <dgm:pt modelId="{1B3E88F2-58D1-4D47-8189-824C55E52D52}" type="sibTrans" cxnId="{4DBD454B-36FD-4924-8233-25B55E796E40}">
      <dgm:prSet/>
      <dgm:spPr/>
      <dgm:t>
        <a:bodyPr/>
        <a:lstStyle/>
        <a:p>
          <a:endParaRPr lang="en-US"/>
        </a:p>
      </dgm:t>
    </dgm:pt>
    <dgm:pt modelId="{F00F491D-99F0-4C46-9BA9-C532CD00A6A5}">
      <dgm:prSet phldrT="[Text]" custT="1"/>
      <dgm:spPr>
        <a:ln w="6350">
          <a:solidFill>
            <a:schemeClr val="tx1"/>
          </a:solidFill>
        </a:ln>
      </dgm:spPr>
      <dgm:t>
        <a:bodyPr/>
        <a:lstStyle/>
        <a:p>
          <a:pPr algn="l"/>
          <a:r>
            <a:rPr lang="en-US" sz="1050">
              <a:latin typeface="Times New Roman" panose="02020603050405020304" pitchFamily="18" charset="0"/>
              <a:cs typeface="Times New Roman" panose="02020603050405020304" pitchFamily="18" charset="0"/>
            </a:rPr>
            <a:t>Design</a:t>
          </a:r>
        </a:p>
      </dgm:t>
    </dgm:pt>
    <dgm:pt modelId="{A3546086-C39E-4224-98CE-247B0689CC31}" type="parTrans" cxnId="{DCB019E6-64CA-4E9E-8C23-62B51DA9F1D9}">
      <dgm:prSet/>
      <dgm:spPr/>
      <dgm:t>
        <a:bodyPr/>
        <a:lstStyle/>
        <a:p>
          <a:endParaRPr lang="en-US"/>
        </a:p>
      </dgm:t>
    </dgm:pt>
    <dgm:pt modelId="{85106BC9-A4F3-461B-BB99-23426E7010E4}" type="sibTrans" cxnId="{DCB019E6-64CA-4E9E-8C23-62B51DA9F1D9}">
      <dgm:prSet/>
      <dgm:spPr/>
      <dgm:t>
        <a:bodyPr/>
        <a:lstStyle/>
        <a:p>
          <a:endParaRPr lang="en-US"/>
        </a:p>
      </dgm:t>
    </dgm:pt>
    <dgm:pt modelId="{C084A49E-3E6A-4A93-912E-AD6D8524F5BD}">
      <dgm:prSet phldrT="[Text]" custT="1"/>
      <dgm:spPr>
        <a:ln w="6350">
          <a:solidFill>
            <a:schemeClr val="tx1"/>
          </a:solidFill>
        </a:ln>
      </dgm:spPr>
      <dgm:t>
        <a:bodyPr/>
        <a:lstStyle/>
        <a:p>
          <a:pPr algn="l"/>
          <a:r>
            <a:rPr lang="en-US" sz="1050">
              <a:latin typeface="Times New Roman" panose="02020603050405020304" pitchFamily="18" charset="0"/>
              <a:cs typeface="Times New Roman" panose="02020603050405020304" pitchFamily="18" charset="0"/>
            </a:rPr>
            <a:t>Test</a:t>
          </a:r>
        </a:p>
      </dgm:t>
    </dgm:pt>
    <dgm:pt modelId="{371C193D-5B1D-41F9-811D-85E73C864B3E}" type="parTrans" cxnId="{152AB97D-FD5E-4D60-92C3-DDADC76F068E}">
      <dgm:prSet/>
      <dgm:spPr/>
      <dgm:t>
        <a:bodyPr/>
        <a:lstStyle/>
        <a:p>
          <a:endParaRPr lang="en-US"/>
        </a:p>
      </dgm:t>
    </dgm:pt>
    <dgm:pt modelId="{F045EFC0-7060-46AE-AAF5-90FBEA79E147}" type="sibTrans" cxnId="{152AB97D-FD5E-4D60-92C3-DDADC76F068E}">
      <dgm:prSet/>
      <dgm:spPr/>
      <dgm:t>
        <a:bodyPr/>
        <a:lstStyle/>
        <a:p>
          <a:endParaRPr lang="en-US"/>
        </a:p>
      </dgm:t>
    </dgm:pt>
    <dgm:pt modelId="{3DE077E8-9A4B-4E8A-AAF4-F9505279AF22}">
      <dgm:prSet phldrT="[Text]" custT="1"/>
      <dgm:spPr>
        <a:ln w="6350">
          <a:solidFill>
            <a:schemeClr val="tx1"/>
          </a:solidFill>
        </a:ln>
      </dgm:spPr>
      <dgm:t>
        <a:bodyPr/>
        <a:lstStyle/>
        <a:p>
          <a:pPr algn="l"/>
          <a:r>
            <a:rPr lang="en-US" sz="1050">
              <a:latin typeface="Times New Roman" panose="02020603050405020304" pitchFamily="18" charset="0"/>
              <a:cs typeface="Times New Roman" panose="02020603050405020304" pitchFamily="18" charset="0"/>
            </a:rPr>
            <a:t>Develop</a:t>
          </a:r>
        </a:p>
      </dgm:t>
    </dgm:pt>
    <dgm:pt modelId="{974E3F5D-BE81-458A-8CD8-375455B18A26}" type="parTrans" cxnId="{87B60EF3-2D19-4B45-9A69-9D267BD108AA}">
      <dgm:prSet/>
      <dgm:spPr/>
      <dgm:t>
        <a:bodyPr/>
        <a:lstStyle/>
        <a:p>
          <a:endParaRPr lang="en-US"/>
        </a:p>
      </dgm:t>
    </dgm:pt>
    <dgm:pt modelId="{AF8EE3F2-C8A4-4A6F-BC68-3D93788BEF25}" type="sibTrans" cxnId="{87B60EF3-2D19-4B45-9A69-9D267BD108AA}">
      <dgm:prSet/>
      <dgm:spPr/>
      <dgm:t>
        <a:bodyPr/>
        <a:lstStyle/>
        <a:p>
          <a:endParaRPr lang="en-US"/>
        </a:p>
      </dgm:t>
    </dgm:pt>
    <dgm:pt modelId="{31697047-9D56-4F9F-9865-88BDB553FC4B}">
      <dgm:prSet phldrT="[Text]" custT="1"/>
      <dgm:spPr>
        <a:ln w="6350">
          <a:solidFill>
            <a:schemeClr val="tx1"/>
          </a:solidFill>
        </a:ln>
      </dgm:spPr>
      <dgm:t>
        <a:bodyPr/>
        <a:lstStyle/>
        <a:p>
          <a:pPr algn="l"/>
          <a:r>
            <a:rPr lang="en-US" sz="1050">
              <a:latin typeface="Times New Roman" panose="02020603050405020304" pitchFamily="18" charset="0"/>
              <a:cs typeface="Times New Roman" panose="02020603050405020304" pitchFamily="18" charset="0"/>
            </a:rPr>
            <a:t>Deployment</a:t>
          </a:r>
        </a:p>
      </dgm:t>
    </dgm:pt>
    <dgm:pt modelId="{BAB1B0E3-BD18-42CE-B0BE-73A69D8EA588}" type="parTrans" cxnId="{92FD29AA-2291-40A8-9176-E4F0465C3D36}">
      <dgm:prSet/>
      <dgm:spPr/>
      <dgm:t>
        <a:bodyPr/>
        <a:lstStyle/>
        <a:p>
          <a:endParaRPr lang="en-US"/>
        </a:p>
      </dgm:t>
    </dgm:pt>
    <dgm:pt modelId="{57078BE2-D174-42F6-A478-0B078B320096}" type="sibTrans" cxnId="{92FD29AA-2291-40A8-9176-E4F0465C3D36}">
      <dgm:prSet/>
      <dgm:spPr/>
      <dgm:t>
        <a:bodyPr/>
        <a:lstStyle/>
        <a:p>
          <a:endParaRPr lang="en-US"/>
        </a:p>
      </dgm:t>
    </dgm:pt>
    <dgm:pt modelId="{7881A700-DFAA-43C6-8618-3364281E3DF1}">
      <dgm:prSet phldrT="[Text]" custT="1"/>
      <dgm:spPr>
        <a:ln w="6350">
          <a:solidFill>
            <a:schemeClr val="tx1"/>
          </a:solidFill>
        </a:ln>
      </dgm:spPr>
      <dgm:t>
        <a:bodyPr/>
        <a:lstStyle/>
        <a:p>
          <a:pPr algn="l"/>
          <a:r>
            <a:rPr lang="en-US" sz="1200">
              <a:latin typeface="Times New Roman" panose="02020603050405020304" pitchFamily="18" charset="0"/>
              <a:cs typeface="Times New Roman" panose="02020603050405020304" pitchFamily="18" charset="0"/>
            </a:rPr>
            <a:t>Utilization</a:t>
          </a:r>
        </a:p>
      </dgm:t>
    </dgm:pt>
    <dgm:pt modelId="{53696916-36C1-4F77-B57F-77B12918640C}" type="parTrans" cxnId="{17BD5007-A9AD-40E0-B39F-A5B7FE690BD6}">
      <dgm:prSet/>
      <dgm:spPr/>
      <dgm:t>
        <a:bodyPr/>
        <a:lstStyle/>
        <a:p>
          <a:endParaRPr lang="en-US"/>
        </a:p>
      </dgm:t>
    </dgm:pt>
    <dgm:pt modelId="{0C28804E-AD24-4806-AA53-404A25451BE8}" type="sibTrans" cxnId="{17BD5007-A9AD-40E0-B39F-A5B7FE690BD6}">
      <dgm:prSet/>
      <dgm:spPr/>
      <dgm:t>
        <a:bodyPr/>
        <a:lstStyle/>
        <a:p>
          <a:endParaRPr lang="en-US"/>
        </a:p>
      </dgm:t>
    </dgm:pt>
    <dgm:pt modelId="{2F15EF05-60B5-45D9-89C2-DAC6C8C60A92}">
      <dgm:prSet phldrT="[Text]" custT="1"/>
      <dgm:spPr>
        <a:ln w="6350">
          <a:solidFill>
            <a:schemeClr val="tx1"/>
          </a:solidFill>
        </a:ln>
      </dgm:spPr>
      <dgm:t>
        <a:bodyPr/>
        <a:lstStyle/>
        <a:p>
          <a:pPr algn="l"/>
          <a:r>
            <a:rPr lang="en-US" sz="1200">
              <a:latin typeface="Times New Roman" panose="02020603050405020304" pitchFamily="18" charset="0"/>
              <a:cs typeface="Times New Roman" panose="02020603050405020304" pitchFamily="18" charset="0"/>
            </a:rPr>
            <a:t>Maintenance</a:t>
          </a:r>
        </a:p>
      </dgm:t>
    </dgm:pt>
    <dgm:pt modelId="{BE8D30A9-0EC2-495C-9BC8-3CE1E08B5D69}" type="parTrans" cxnId="{CA9359B8-BE2C-40D2-8A7C-50663C2F61FF}">
      <dgm:prSet/>
      <dgm:spPr/>
      <dgm:t>
        <a:bodyPr/>
        <a:lstStyle/>
        <a:p>
          <a:endParaRPr lang="en-US"/>
        </a:p>
      </dgm:t>
    </dgm:pt>
    <dgm:pt modelId="{95C3D61A-26E1-463B-9A8D-5D7B728CC56F}" type="sibTrans" cxnId="{CA9359B8-BE2C-40D2-8A7C-50663C2F61FF}">
      <dgm:prSet/>
      <dgm:spPr/>
      <dgm:t>
        <a:bodyPr/>
        <a:lstStyle/>
        <a:p>
          <a:endParaRPr lang="en-US"/>
        </a:p>
      </dgm:t>
    </dgm:pt>
    <dgm:pt modelId="{856B63CF-A527-499E-A298-6AD9873D8C88}">
      <dgm:prSet phldrT="[Text]" custT="1"/>
      <dgm:spPr>
        <a:solidFill>
          <a:schemeClr val="bg1"/>
        </a:solidFill>
        <a:ln w="6350">
          <a:solidFill>
            <a:schemeClr val="tx1"/>
          </a:solidFill>
        </a:ln>
      </dgm:spPr>
      <dgm:t>
        <a:bodyPr/>
        <a:lstStyle/>
        <a:p>
          <a:pPr algn="ctr"/>
          <a:r>
            <a:rPr lang="en-US" sz="1200">
              <a:latin typeface="Times New Roman" panose="02020603050405020304" pitchFamily="18" charset="0"/>
              <a:cs typeface="Times New Roman" panose="02020603050405020304" pitchFamily="18" charset="0"/>
            </a:rPr>
            <a:t>COVID Pulse</a:t>
          </a:r>
        </a:p>
      </dgm:t>
    </dgm:pt>
    <dgm:pt modelId="{3AD3FA5B-0FFA-4749-8436-96E5E37CB3EB}" type="parTrans" cxnId="{5185946A-2C42-40F9-BF4E-0A02A17B8CF5}">
      <dgm:prSet/>
      <dgm:spPr/>
      <dgm:t>
        <a:bodyPr/>
        <a:lstStyle/>
        <a:p>
          <a:endParaRPr lang="en-US"/>
        </a:p>
      </dgm:t>
    </dgm:pt>
    <dgm:pt modelId="{95274021-C3BF-4EE0-9025-EC37DB0DBBA5}" type="sibTrans" cxnId="{5185946A-2C42-40F9-BF4E-0A02A17B8CF5}">
      <dgm:prSet/>
      <dgm:spPr/>
      <dgm:t>
        <a:bodyPr/>
        <a:lstStyle/>
        <a:p>
          <a:endParaRPr lang="en-US"/>
        </a:p>
      </dgm:t>
    </dgm:pt>
    <dgm:pt modelId="{105FE84B-0A2E-4D9F-A1D2-44D5C40EF3ED}" type="pres">
      <dgm:prSet presAssocID="{A05A68A2-F44C-422B-ADE5-C223EEC650CB}" presName="theList" presStyleCnt="0">
        <dgm:presLayoutVars>
          <dgm:dir/>
          <dgm:animLvl val="lvl"/>
          <dgm:resizeHandles val="exact"/>
        </dgm:presLayoutVars>
      </dgm:prSet>
      <dgm:spPr/>
    </dgm:pt>
    <dgm:pt modelId="{45A1D1C7-0794-4FE7-93E8-4CAC66868B4E}" type="pres">
      <dgm:prSet presAssocID="{2FB39247-995F-4856-9CB4-64DBED601FE4}" presName="compNode" presStyleCnt="0"/>
      <dgm:spPr/>
    </dgm:pt>
    <dgm:pt modelId="{6EB04107-A247-45AA-8B0A-90B2E7BF702A}" type="pres">
      <dgm:prSet presAssocID="{2FB39247-995F-4856-9CB4-64DBED601FE4}" presName="aNode" presStyleLbl="bgShp" presStyleIdx="0" presStyleCnt="3" custScaleY="100000"/>
      <dgm:spPr/>
      <dgm:t>
        <a:bodyPr/>
        <a:lstStyle/>
        <a:p>
          <a:endParaRPr lang="en-US"/>
        </a:p>
      </dgm:t>
    </dgm:pt>
    <dgm:pt modelId="{8BC61065-D485-4FC6-A185-733A1513B2E3}" type="pres">
      <dgm:prSet presAssocID="{2FB39247-995F-4856-9CB4-64DBED601FE4}" presName="textNode" presStyleLbl="bgShp" presStyleIdx="0" presStyleCnt="3"/>
      <dgm:spPr/>
      <dgm:t>
        <a:bodyPr/>
        <a:lstStyle/>
        <a:p>
          <a:endParaRPr lang="en-US"/>
        </a:p>
      </dgm:t>
    </dgm:pt>
    <dgm:pt modelId="{5070ABC6-E0CD-4853-BDE2-263A8658DD3D}" type="pres">
      <dgm:prSet presAssocID="{2FB39247-995F-4856-9CB4-64DBED601FE4}" presName="compChildNode" presStyleCnt="0"/>
      <dgm:spPr/>
    </dgm:pt>
    <dgm:pt modelId="{6171ED07-D556-4CAA-80F5-7E4D67024297}" type="pres">
      <dgm:prSet presAssocID="{2FB39247-995F-4856-9CB4-64DBED601FE4}" presName="theInnerList" presStyleCnt="0"/>
      <dgm:spPr/>
    </dgm:pt>
    <dgm:pt modelId="{733C6354-9A94-4278-BDAF-04E7C932DBB1}" type="pres">
      <dgm:prSet presAssocID="{ABC09A65-FBD8-473F-A2A1-8BC899F495E7}" presName="childNode" presStyleLbl="node1" presStyleIdx="0" presStyleCnt="8">
        <dgm:presLayoutVars>
          <dgm:bulletEnabled val="1"/>
        </dgm:presLayoutVars>
      </dgm:prSet>
      <dgm:spPr/>
      <dgm:t>
        <a:bodyPr/>
        <a:lstStyle/>
        <a:p>
          <a:endParaRPr lang="en-US"/>
        </a:p>
      </dgm:t>
    </dgm:pt>
    <dgm:pt modelId="{55C009B6-3E7F-4469-B180-7AA4999E9888}" type="pres">
      <dgm:prSet presAssocID="{ABC09A65-FBD8-473F-A2A1-8BC899F495E7}" presName="aSpace2" presStyleCnt="0"/>
      <dgm:spPr/>
    </dgm:pt>
    <dgm:pt modelId="{5637FA89-309E-4298-A60C-94BF90CC6010}" type="pres">
      <dgm:prSet presAssocID="{A9BAD2E2-61F0-4948-9ED6-C82AADC9D767}" presName="childNode" presStyleLbl="node1" presStyleIdx="1" presStyleCnt="8">
        <dgm:presLayoutVars>
          <dgm:bulletEnabled val="1"/>
        </dgm:presLayoutVars>
      </dgm:prSet>
      <dgm:spPr/>
      <dgm:t>
        <a:bodyPr/>
        <a:lstStyle/>
        <a:p>
          <a:endParaRPr lang="en-US"/>
        </a:p>
      </dgm:t>
    </dgm:pt>
    <dgm:pt modelId="{21C68823-CDBD-4ECF-B28C-6970F9C0B0B3}" type="pres">
      <dgm:prSet presAssocID="{A9BAD2E2-61F0-4948-9ED6-C82AADC9D767}" presName="aSpace2" presStyleCnt="0"/>
      <dgm:spPr/>
    </dgm:pt>
    <dgm:pt modelId="{5E7053B8-A21F-4196-966E-C480FE7CC067}" type="pres">
      <dgm:prSet presAssocID="{95E0C5AB-2831-4C2B-ACCB-85D52F2A315F}" presName="childNode" presStyleLbl="node1" presStyleIdx="2" presStyleCnt="8">
        <dgm:presLayoutVars>
          <dgm:bulletEnabled val="1"/>
        </dgm:presLayoutVars>
      </dgm:prSet>
      <dgm:spPr/>
      <dgm:t>
        <a:bodyPr/>
        <a:lstStyle/>
        <a:p>
          <a:endParaRPr lang="en-US"/>
        </a:p>
      </dgm:t>
    </dgm:pt>
    <dgm:pt modelId="{5EBB08F4-ADB4-4178-A8A2-84555370D91B}" type="pres">
      <dgm:prSet presAssocID="{95E0C5AB-2831-4C2B-ACCB-85D52F2A315F}" presName="aSpace2" presStyleCnt="0"/>
      <dgm:spPr/>
    </dgm:pt>
    <dgm:pt modelId="{47979099-A5B1-4486-9795-1DD0A44A1669}" type="pres">
      <dgm:prSet presAssocID="{33816571-FADC-4034-A81F-CB1B93A862E9}" presName="childNode" presStyleLbl="node1" presStyleIdx="3" presStyleCnt="8">
        <dgm:presLayoutVars>
          <dgm:bulletEnabled val="1"/>
        </dgm:presLayoutVars>
      </dgm:prSet>
      <dgm:spPr/>
      <dgm:t>
        <a:bodyPr/>
        <a:lstStyle/>
        <a:p>
          <a:endParaRPr lang="en-US"/>
        </a:p>
      </dgm:t>
    </dgm:pt>
    <dgm:pt modelId="{FD63CA78-7E50-4C62-BFE2-209C16AE7549}" type="pres">
      <dgm:prSet presAssocID="{33816571-FADC-4034-A81F-CB1B93A862E9}" presName="aSpace2" presStyleCnt="0"/>
      <dgm:spPr/>
    </dgm:pt>
    <dgm:pt modelId="{9E8BFE66-6358-45DC-B638-368493DE1EC8}" type="pres">
      <dgm:prSet presAssocID="{DF9CA192-60CE-460D-B120-2E8E568B64C3}" presName="childNode" presStyleLbl="node1" presStyleIdx="4" presStyleCnt="8">
        <dgm:presLayoutVars>
          <dgm:bulletEnabled val="1"/>
        </dgm:presLayoutVars>
      </dgm:prSet>
      <dgm:spPr/>
      <dgm:t>
        <a:bodyPr/>
        <a:lstStyle/>
        <a:p>
          <a:endParaRPr lang="en-US"/>
        </a:p>
      </dgm:t>
    </dgm:pt>
    <dgm:pt modelId="{22033F09-F8F1-49D7-881B-27D27A78E60E}" type="pres">
      <dgm:prSet presAssocID="{DF9CA192-60CE-460D-B120-2E8E568B64C3}" presName="aSpace2" presStyleCnt="0"/>
      <dgm:spPr/>
    </dgm:pt>
    <dgm:pt modelId="{5B3EEA06-0253-415A-B77E-4BA9CF32E64B}" type="pres">
      <dgm:prSet presAssocID="{9B4D2908-DC7B-420A-BD5C-09A762D84ACD}" presName="childNode" presStyleLbl="node1" presStyleIdx="5" presStyleCnt="8">
        <dgm:presLayoutVars>
          <dgm:bulletEnabled val="1"/>
        </dgm:presLayoutVars>
      </dgm:prSet>
      <dgm:spPr/>
      <dgm:t>
        <a:bodyPr/>
        <a:lstStyle/>
        <a:p>
          <a:endParaRPr lang="en-US"/>
        </a:p>
      </dgm:t>
    </dgm:pt>
    <dgm:pt modelId="{73A57391-94AD-47CF-B45F-3E0E9FACB981}" type="pres">
      <dgm:prSet presAssocID="{2FB39247-995F-4856-9CB4-64DBED601FE4}" presName="aSpace" presStyleCnt="0"/>
      <dgm:spPr/>
    </dgm:pt>
    <dgm:pt modelId="{9A7D0A31-FDA8-4FD4-976B-F29C79BA5C68}" type="pres">
      <dgm:prSet presAssocID="{39E9F844-A6AC-44BB-85BB-E709E30E3651}" presName="compNode" presStyleCnt="0"/>
      <dgm:spPr/>
    </dgm:pt>
    <dgm:pt modelId="{A7F2533A-508A-4F8B-84CB-8F65621357EE}" type="pres">
      <dgm:prSet presAssocID="{39E9F844-A6AC-44BB-85BB-E709E30E3651}" presName="aNode" presStyleLbl="bgShp" presStyleIdx="1" presStyleCnt="3"/>
      <dgm:spPr/>
      <dgm:t>
        <a:bodyPr/>
        <a:lstStyle/>
        <a:p>
          <a:endParaRPr lang="en-US"/>
        </a:p>
      </dgm:t>
    </dgm:pt>
    <dgm:pt modelId="{446A17A9-7B35-4551-825E-6B140FE83924}" type="pres">
      <dgm:prSet presAssocID="{39E9F844-A6AC-44BB-85BB-E709E30E3651}" presName="textNode" presStyleLbl="bgShp" presStyleIdx="1" presStyleCnt="3"/>
      <dgm:spPr/>
      <dgm:t>
        <a:bodyPr/>
        <a:lstStyle/>
        <a:p>
          <a:endParaRPr lang="en-US"/>
        </a:p>
      </dgm:t>
    </dgm:pt>
    <dgm:pt modelId="{641FF554-613E-4E0D-8ABB-04A5C144752C}" type="pres">
      <dgm:prSet presAssocID="{39E9F844-A6AC-44BB-85BB-E709E30E3651}" presName="compChildNode" presStyleCnt="0"/>
      <dgm:spPr/>
    </dgm:pt>
    <dgm:pt modelId="{329620C3-53B7-4365-BAA4-337D4CC7FFE6}" type="pres">
      <dgm:prSet presAssocID="{39E9F844-A6AC-44BB-85BB-E709E30E3651}" presName="theInnerList" presStyleCnt="0"/>
      <dgm:spPr/>
    </dgm:pt>
    <dgm:pt modelId="{53053379-4661-4FE8-951A-C97EEF7007E8}" type="pres">
      <dgm:prSet presAssocID="{09B867B6-4F1A-4108-AEF5-260D3B94EF4E}" presName="childNode" presStyleLbl="node1" presStyleIdx="6" presStyleCnt="8">
        <dgm:presLayoutVars>
          <dgm:bulletEnabled val="1"/>
        </dgm:presLayoutVars>
      </dgm:prSet>
      <dgm:spPr/>
      <dgm:t>
        <a:bodyPr/>
        <a:lstStyle/>
        <a:p>
          <a:endParaRPr lang="en-US"/>
        </a:p>
      </dgm:t>
    </dgm:pt>
    <dgm:pt modelId="{A4DAFBF9-B91B-4223-9C77-118B25CAE4BF}" type="pres">
      <dgm:prSet presAssocID="{39E9F844-A6AC-44BB-85BB-E709E30E3651}" presName="aSpace" presStyleCnt="0"/>
      <dgm:spPr/>
    </dgm:pt>
    <dgm:pt modelId="{824B33C8-F82D-4068-9CA8-CD0A7EE8A6C9}" type="pres">
      <dgm:prSet presAssocID="{DF7F237A-C79D-4D96-B4EB-D9666C117B98}" presName="compNode" presStyleCnt="0"/>
      <dgm:spPr/>
    </dgm:pt>
    <dgm:pt modelId="{4F7E41A8-0601-4B36-9D7E-9855ADE185E8}" type="pres">
      <dgm:prSet presAssocID="{DF7F237A-C79D-4D96-B4EB-D9666C117B98}" presName="aNode" presStyleLbl="bgShp" presStyleIdx="2" presStyleCnt="3"/>
      <dgm:spPr/>
    </dgm:pt>
    <dgm:pt modelId="{F77C3E8C-96FB-4667-B056-C59DD279903F}" type="pres">
      <dgm:prSet presAssocID="{DF7F237A-C79D-4D96-B4EB-D9666C117B98}" presName="textNode" presStyleLbl="bgShp" presStyleIdx="2" presStyleCnt="3"/>
      <dgm:spPr/>
    </dgm:pt>
    <dgm:pt modelId="{525783F9-6CCD-4584-84A6-3934144A9E99}" type="pres">
      <dgm:prSet presAssocID="{DF7F237A-C79D-4D96-B4EB-D9666C117B98}" presName="compChildNode" presStyleCnt="0"/>
      <dgm:spPr/>
    </dgm:pt>
    <dgm:pt modelId="{6FF7017A-2E53-4A12-BE7A-36678F9A7E10}" type="pres">
      <dgm:prSet presAssocID="{DF7F237A-C79D-4D96-B4EB-D9666C117B98}" presName="theInnerList" presStyleCnt="0"/>
      <dgm:spPr/>
    </dgm:pt>
    <dgm:pt modelId="{D79642D5-CD93-45DB-AA9C-6FC217669508}" type="pres">
      <dgm:prSet presAssocID="{856B63CF-A527-499E-A298-6AD9873D8C88}" presName="childNode" presStyleLbl="node1" presStyleIdx="7" presStyleCnt="8">
        <dgm:presLayoutVars>
          <dgm:bulletEnabled val="1"/>
        </dgm:presLayoutVars>
      </dgm:prSet>
      <dgm:spPr/>
      <dgm:t>
        <a:bodyPr/>
        <a:lstStyle/>
        <a:p>
          <a:endParaRPr lang="en-US"/>
        </a:p>
      </dgm:t>
    </dgm:pt>
  </dgm:ptLst>
  <dgm:cxnLst>
    <dgm:cxn modelId="{DF858B76-5D1E-4C89-88F4-89FC8461E346}" type="presOf" srcId="{AFEB67C8-C369-43E8-8766-CBBDD7A277DE}" destId="{53053379-4661-4FE8-951A-C97EEF7007E8}" srcOrd="0" destOrd="1" presId="urn:microsoft.com/office/officeart/2005/8/layout/lProcess2"/>
    <dgm:cxn modelId="{5185946A-2C42-40F9-BF4E-0A02A17B8CF5}" srcId="{DF7F237A-C79D-4D96-B4EB-D9666C117B98}" destId="{856B63CF-A527-499E-A298-6AD9873D8C88}" srcOrd="0" destOrd="0" parTransId="{3AD3FA5B-0FFA-4749-8436-96E5E37CB3EB}" sibTransId="{95274021-C3BF-4EE0-9025-EC37DB0DBBA5}"/>
    <dgm:cxn modelId="{1A0CECCA-CD66-49C8-8902-0DEE12B3DD88}" type="presOf" srcId="{5B37910E-151F-4D1A-A117-365C67B5B246}" destId="{D79642D5-CD93-45DB-AA9C-6FC217669508}" srcOrd="0" destOrd="1" presId="urn:microsoft.com/office/officeart/2005/8/layout/lProcess2"/>
    <dgm:cxn modelId="{423136CC-CC9A-42D8-A919-E5DBFEC203A1}" type="presOf" srcId="{DF7F237A-C79D-4D96-B4EB-D9666C117B98}" destId="{4F7E41A8-0601-4B36-9D7E-9855ADE185E8}" srcOrd="0" destOrd="0" presId="urn:microsoft.com/office/officeart/2005/8/layout/lProcess2"/>
    <dgm:cxn modelId="{0CC32488-0739-49FF-B85A-67120923CA1C}" srcId="{2FB39247-995F-4856-9CB4-64DBED601FE4}" destId="{9B4D2908-DC7B-420A-BD5C-09A762D84ACD}" srcOrd="5" destOrd="0" parTransId="{FBEA4589-7EAD-43D2-B4C2-079D045F2EF7}" sibTransId="{67C67DA2-C61A-4594-BC01-9E6B37B1DFC0}"/>
    <dgm:cxn modelId="{5DBA4A9B-89EA-487B-8847-B063A31C94E8}" type="presOf" srcId="{DF9CA192-60CE-460D-B120-2E8E568B64C3}" destId="{9E8BFE66-6358-45DC-B638-368493DE1EC8}" srcOrd="0" destOrd="0" presId="urn:microsoft.com/office/officeart/2005/8/layout/lProcess2"/>
    <dgm:cxn modelId="{A6248DDB-9D5A-4086-BB0D-51A1AADECC28}" srcId="{856B63CF-A527-499E-A298-6AD9873D8C88}" destId="{5B37910E-151F-4D1A-A117-365C67B5B246}" srcOrd="0" destOrd="0" parTransId="{7550D526-1100-4ED5-9590-0E305643913C}" sibTransId="{A6A7611F-B926-420A-9CB7-1C8A98EDE9E6}"/>
    <dgm:cxn modelId="{24C00286-8EFB-4482-BC42-7794E52F3E17}" type="presOf" srcId="{2FB39247-995F-4856-9CB4-64DBED601FE4}" destId="{8BC61065-D485-4FC6-A185-733A1513B2E3}" srcOrd="1" destOrd="0" presId="urn:microsoft.com/office/officeart/2005/8/layout/lProcess2"/>
    <dgm:cxn modelId="{66010552-2583-4A88-9C26-00F6046D8828}" type="presOf" srcId="{2FB39247-995F-4856-9CB4-64DBED601FE4}" destId="{6EB04107-A247-45AA-8B0A-90B2E7BF702A}" srcOrd="0" destOrd="0" presId="urn:microsoft.com/office/officeart/2005/8/layout/lProcess2"/>
    <dgm:cxn modelId="{22F54281-08F0-4CE1-AF2C-108A2B8A5664}" type="presOf" srcId="{33816571-FADC-4034-A81F-CB1B93A862E9}" destId="{47979099-A5B1-4486-9795-1DD0A44A1669}" srcOrd="0" destOrd="0" presId="urn:microsoft.com/office/officeart/2005/8/layout/lProcess2"/>
    <dgm:cxn modelId="{CA9359B8-BE2C-40D2-8A7C-50663C2F61FF}" srcId="{856B63CF-A527-499E-A298-6AD9873D8C88}" destId="{2F15EF05-60B5-45D9-89C2-DAC6C8C60A92}" srcOrd="2" destOrd="0" parTransId="{BE8D30A9-0EC2-495C-9BC8-3CE1E08B5D69}" sibTransId="{95C3D61A-26E1-463B-9A8D-5D7B728CC56F}"/>
    <dgm:cxn modelId="{B29131F4-AEAF-457E-B184-92855AEFAB10}" type="presOf" srcId="{A05A68A2-F44C-422B-ADE5-C223EEC650CB}" destId="{105FE84B-0A2E-4D9F-A1D2-44D5C40EF3ED}" srcOrd="0" destOrd="0" presId="urn:microsoft.com/office/officeart/2005/8/layout/lProcess2"/>
    <dgm:cxn modelId="{31423FF0-C6CF-4D89-B02F-0B8A34D36991}" srcId="{2FB39247-995F-4856-9CB4-64DBED601FE4}" destId="{DF9CA192-60CE-460D-B120-2E8E568B64C3}" srcOrd="4" destOrd="0" parTransId="{7664DBAC-F0D4-4168-8B53-4B0CCDD5480C}" sibTransId="{0B35046C-5764-4E75-AC6E-3ADB61F1854F}"/>
    <dgm:cxn modelId="{5C4C1015-8CB2-4922-A66C-5A91EC3494FA}" type="presOf" srcId="{95E0C5AB-2831-4C2B-ACCB-85D52F2A315F}" destId="{5E7053B8-A21F-4196-966E-C480FE7CC067}" srcOrd="0" destOrd="0" presId="urn:microsoft.com/office/officeart/2005/8/layout/lProcess2"/>
    <dgm:cxn modelId="{6D700933-A65E-4271-A7F6-4B4AE023C6F3}" type="presOf" srcId="{DF7F237A-C79D-4D96-B4EB-D9666C117B98}" destId="{F77C3E8C-96FB-4667-B056-C59DD279903F}" srcOrd="1" destOrd="0" presId="urn:microsoft.com/office/officeart/2005/8/layout/lProcess2"/>
    <dgm:cxn modelId="{09F9C36E-77ED-435D-B600-15DCA14CD6B1}" srcId="{A05A68A2-F44C-422B-ADE5-C223EEC650CB}" destId="{DF7F237A-C79D-4D96-B4EB-D9666C117B98}" srcOrd="2" destOrd="0" parTransId="{57ACC4E3-2623-42EB-BBE7-D9931C80E4C1}" sibTransId="{F74FCEBD-FA49-4125-9382-CCA65DBB332E}"/>
    <dgm:cxn modelId="{A8EA5BBC-B42D-44AD-BF4D-077C4DCFD42A}" type="presOf" srcId="{39E9F844-A6AC-44BB-85BB-E709E30E3651}" destId="{446A17A9-7B35-4551-825E-6B140FE83924}" srcOrd="1" destOrd="0" presId="urn:microsoft.com/office/officeart/2005/8/layout/lProcess2"/>
    <dgm:cxn modelId="{6A370BB2-B8E1-43F1-9F47-37EA86916799}" srcId="{2FB39247-995F-4856-9CB4-64DBED601FE4}" destId="{95E0C5AB-2831-4C2B-ACCB-85D52F2A315F}" srcOrd="2" destOrd="0" parTransId="{5B90BE94-86A2-4328-838C-3120A27765E5}" sibTransId="{503DFA8A-9F31-4987-BDF8-BFBCD5EEDBA4}"/>
    <dgm:cxn modelId="{4DBD454B-36FD-4924-8233-25B55E796E40}" srcId="{09B867B6-4F1A-4108-AEF5-260D3B94EF4E}" destId="{AFEB67C8-C369-43E8-8766-CBBDD7A277DE}" srcOrd="0" destOrd="0" parTransId="{3F829E22-3B7D-42C1-BB30-89F8876E290A}" sibTransId="{1B3E88F2-58D1-4D47-8189-824C55E52D52}"/>
    <dgm:cxn modelId="{AA7A0BC5-40EB-4C8A-A9E0-0608659FE9F2}" srcId="{A05A68A2-F44C-422B-ADE5-C223EEC650CB}" destId="{2FB39247-995F-4856-9CB4-64DBED601FE4}" srcOrd="0" destOrd="0" parTransId="{032EB04B-A955-47B4-8487-F700DEBA5D98}" sibTransId="{DDB1E245-A087-4B2C-9977-960EF6C29643}"/>
    <dgm:cxn modelId="{9E3366A8-DA8E-4AB8-9A90-5031BF3067C0}" type="presOf" srcId="{C084A49E-3E6A-4A93-912E-AD6D8524F5BD}" destId="{53053379-4661-4FE8-951A-C97EEF7007E8}" srcOrd="0" destOrd="4" presId="urn:microsoft.com/office/officeart/2005/8/layout/lProcess2"/>
    <dgm:cxn modelId="{9DBC249B-BC6D-46D0-944E-F9D3C1916DBE}" type="presOf" srcId="{7881A700-DFAA-43C6-8618-3364281E3DF1}" destId="{D79642D5-CD93-45DB-AA9C-6FC217669508}" srcOrd="0" destOrd="2" presId="urn:microsoft.com/office/officeart/2005/8/layout/lProcess2"/>
    <dgm:cxn modelId="{48312251-FDA0-408E-AE15-DA01DDA9DF78}" type="presOf" srcId="{9B4D2908-DC7B-420A-BD5C-09A762D84ACD}" destId="{5B3EEA06-0253-415A-B77E-4BA9CF32E64B}" srcOrd="0" destOrd="0" presId="urn:microsoft.com/office/officeart/2005/8/layout/lProcess2"/>
    <dgm:cxn modelId="{1DC66626-32A6-44D2-926F-2DBD58B511D0}" type="presOf" srcId="{856B63CF-A527-499E-A298-6AD9873D8C88}" destId="{D79642D5-CD93-45DB-AA9C-6FC217669508}" srcOrd="0" destOrd="0" presId="urn:microsoft.com/office/officeart/2005/8/layout/lProcess2"/>
    <dgm:cxn modelId="{761F8701-9029-4843-83D4-41B984562DE3}" type="presOf" srcId="{31697047-9D56-4F9F-9865-88BDB553FC4B}" destId="{53053379-4661-4FE8-951A-C97EEF7007E8}" srcOrd="0" destOrd="5" presId="urn:microsoft.com/office/officeart/2005/8/layout/lProcess2"/>
    <dgm:cxn modelId="{6727EC46-5849-4DAB-80F9-598B45EE84FC}" type="presOf" srcId="{A9BAD2E2-61F0-4948-9ED6-C82AADC9D767}" destId="{5637FA89-309E-4298-A60C-94BF90CC6010}" srcOrd="0" destOrd="0" presId="urn:microsoft.com/office/officeart/2005/8/layout/lProcess2"/>
    <dgm:cxn modelId="{EB787629-7BF4-4D2E-8E83-7546B2E190F5}" type="presOf" srcId="{F00F491D-99F0-4C46-9BA9-C532CD00A6A5}" destId="{53053379-4661-4FE8-951A-C97EEF7007E8}" srcOrd="0" destOrd="2" presId="urn:microsoft.com/office/officeart/2005/8/layout/lProcess2"/>
    <dgm:cxn modelId="{92FD29AA-2291-40A8-9176-E4F0465C3D36}" srcId="{09B867B6-4F1A-4108-AEF5-260D3B94EF4E}" destId="{31697047-9D56-4F9F-9865-88BDB553FC4B}" srcOrd="4" destOrd="0" parTransId="{BAB1B0E3-BD18-42CE-B0BE-73A69D8EA588}" sibTransId="{57078BE2-D174-42F6-A478-0B078B320096}"/>
    <dgm:cxn modelId="{B7BE06BD-CA00-400A-8133-5DF312349634}" srcId="{39E9F844-A6AC-44BB-85BB-E709E30E3651}" destId="{09B867B6-4F1A-4108-AEF5-260D3B94EF4E}" srcOrd="0" destOrd="0" parTransId="{7BE42D49-B8A0-4F05-ACE9-E10081813048}" sibTransId="{D4F0BF80-747E-4D48-A0AA-6650978BED4F}"/>
    <dgm:cxn modelId="{1108D0EB-10FA-4E81-B9D2-9F5D67DC6C6B}" type="presOf" srcId="{09B867B6-4F1A-4108-AEF5-260D3B94EF4E}" destId="{53053379-4661-4FE8-951A-C97EEF7007E8}" srcOrd="0" destOrd="0" presId="urn:microsoft.com/office/officeart/2005/8/layout/lProcess2"/>
    <dgm:cxn modelId="{87B60EF3-2D19-4B45-9A69-9D267BD108AA}" srcId="{09B867B6-4F1A-4108-AEF5-260D3B94EF4E}" destId="{3DE077E8-9A4B-4E8A-AAF4-F9505279AF22}" srcOrd="2" destOrd="0" parTransId="{974E3F5D-BE81-458A-8CD8-375455B18A26}" sibTransId="{AF8EE3F2-C8A4-4A6F-BC68-3D93788BEF25}"/>
    <dgm:cxn modelId="{37FAD785-8D5F-4E97-AC2D-9334B4C2F9F8}" type="presOf" srcId="{3DE077E8-9A4B-4E8A-AAF4-F9505279AF22}" destId="{53053379-4661-4FE8-951A-C97EEF7007E8}" srcOrd="0" destOrd="3" presId="urn:microsoft.com/office/officeart/2005/8/layout/lProcess2"/>
    <dgm:cxn modelId="{17BD5007-A9AD-40E0-B39F-A5B7FE690BD6}" srcId="{856B63CF-A527-499E-A298-6AD9873D8C88}" destId="{7881A700-DFAA-43C6-8618-3364281E3DF1}" srcOrd="1" destOrd="0" parTransId="{53696916-36C1-4F77-B57F-77B12918640C}" sibTransId="{0C28804E-AD24-4806-AA53-404A25451BE8}"/>
    <dgm:cxn modelId="{152AB97D-FD5E-4D60-92C3-DDADC76F068E}" srcId="{09B867B6-4F1A-4108-AEF5-260D3B94EF4E}" destId="{C084A49E-3E6A-4A93-912E-AD6D8524F5BD}" srcOrd="3" destOrd="0" parTransId="{371C193D-5B1D-41F9-811D-85E73C864B3E}" sibTransId="{F045EFC0-7060-46AE-AAF5-90FBEA79E147}"/>
    <dgm:cxn modelId="{32C25258-875A-41A0-B0E1-DF49FD9C986E}" srcId="{2FB39247-995F-4856-9CB4-64DBED601FE4}" destId="{33816571-FADC-4034-A81F-CB1B93A862E9}" srcOrd="3" destOrd="0" parTransId="{9C858CD6-0B82-407F-90DC-46EBFE3090C3}" sibTransId="{34099E85-C4B7-4CDC-8A39-7A17C741F162}"/>
    <dgm:cxn modelId="{64B3DA15-C8C6-4E1D-9FE2-10FBE88E4836}" srcId="{2FB39247-995F-4856-9CB4-64DBED601FE4}" destId="{ABC09A65-FBD8-473F-A2A1-8BC899F495E7}" srcOrd="0" destOrd="0" parTransId="{6D357788-EF93-4C1E-8AFE-820CAA5ED242}" sibTransId="{B954026B-9DF7-4C49-92E7-14E0FC2AD61B}"/>
    <dgm:cxn modelId="{3B85C6F4-5B7F-4174-A33F-76F90C6F1D67}" srcId="{2FB39247-995F-4856-9CB4-64DBED601FE4}" destId="{A9BAD2E2-61F0-4948-9ED6-C82AADC9D767}" srcOrd="1" destOrd="0" parTransId="{6C82FE7D-55E9-4707-8F82-02766F9706D4}" sibTransId="{1072262A-EEEB-4D44-903A-9E8D3B8F93A9}"/>
    <dgm:cxn modelId="{BA709B7A-F1F5-4186-B167-31D03BBEE413}" type="presOf" srcId="{ABC09A65-FBD8-473F-A2A1-8BC899F495E7}" destId="{733C6354-9A94-4278-BDAF-04E7C932DBB1}" srcOrd="0" destOrd="0" presId="urn:microsoft.com/office/officeart/2005/8/layout/lProcess2"/>
    <dgm:cxn modelId="{CFD02293-309B-416B-BD3B-CE115809E46D}" type="presOf" srcId="{39E9F844-A6AC-44BB-85BB-E709E30E3651}" destId="{A7F2533A-508A-4F8B-84CB-8F65621357EE}" srcOrd="0" destOrd="0" presId="urn:microsoft.com/office/officeart/2005/8/layout/lProcess2"/>
    <dgm:cxn modelId="{7E6C32D9-B89C-4BF2-BF78-72FD552C6BED}" srcId="{A05A68A2-F44C-422B-ADE5-C223EEC650CB}" destId="{39E9F844-A6AC-44BB-85BB-E709E30E3651}" srcOrd="1" destOrd="0" parTransId="{C3CE0218-7986-4139-9473-505A1394F055}" sibTransId="{11CC43B1-A513-4215-AFD1-1BB50199E438}"/>
    <dgm:cxn modelId="{DCB019E6-64CA-4E9E-8C23-62B51DA9F1D9}" srcId="{09B867B6-4F1A-4108-AEF5-260D3B94EF4E}" destId="{F00F491D-99F0-4C46-9BA9-C532CD00A6A5}" srcOrd="1" destOrd="0" parTransId="{A3546086-C39E-4224-98CE-247B0689CC31}" sibTransId="{85106BC9-A4F3-461B-BB99-23426E7010E4}"/>
    <dgm:cxn modelId="{682D84A5-B2AA-4B80-AAB1-7243BC2EF23B}" type="presOf" srcId="{2F15EF05-60B5-45D9-89C2-DAC6C8C60A92}" destId="{D79642D5-CD93-45DB-AA9C-6FC217669508}" srcOrd="0" destOrd="3" presId="urn:microsoft.com/office/officeart/2005/8/layout/lProcess2"/>
    <dgm:cxn modelId="{BD81E29E-BD22-447B-8CE3-20C8E2BE78BC}" type="presParOf" srcId="{105FE84B-0A2E-4D9F-A1D2-44D5C40EF3ED}" destId="{45A1D1C7-0794-4FE7-93E8-4CAC66868B4E}" srcOrd="0" destOrd="0" presId="urn:microsoft.com/office/officeart/2005/8/layout/lProcess2"/>
    <dgm:cxn modelId="{0B4A8458-FBA3-4DD6-9D91-A3D2A82F0AF4}" type="presParOf" srcId="{45A1D1C7-0794-4FE7-93E8-4CAC66868B4E}" destId="{6EB04107-A247-45AA-8B0A-90B2E7BF702A}" srcOrd="0" destOrd="0" presId="urn:microsoft.com/office/officeart/2005/8/layout/lProcess2"/>
    <dgm:cxn modelId="{EBE2FCFA-E442-4ADA-A87C-CB18366C3959}" type="presParOf" srcId="{45A1D1C7-0794-4FE7-93E8-4CAC66868B4E}" destId="{8BC61065-D485-4FC6-A185-733A1513B2E3}" srcOrd="1" destOrd="0" presId="urn:microsoft.com/office/officeart/2005/8/layout/lProcess2"/>
    <dgm:cxn modelId="{2462A9FC-87BE-4CA5-89EF-9FA5FB3AF2DC}" type="presParOf" srcId="{45A1D1C7-0794-4FE7-93E8-4CAC66868B4E}" destId="{5070ABC6-E0CD-4853-BDE2-263A8658DD3D}" srcOrd="2" destOrd="0" presId="urn:microsoft.com/office/officeart/2005/8/layout/lProcess2"/>
    <dgm:cxn modelId="{9FAE939C-060E-49D7-9A8B-71FF8FF5566E}" type="presParOf" srcId="{5070ABC6-E0CD-4853-BDE2-263A8658DD3D}" destId="{6171ED07-D556-4CAA-80F5-7E4D67024297}" srcOrd="0" destOrd="0" presId="urn:microsoft.com/office/officeart/2005/8/layout/lProcess2"/>
    <dgm:cxn modelId="{897311D8-CB02-405D-B3AB-F0FAB2038513}" type="presParOf" srcId="{6171ED07-D556-4CAA-80F5-7E4D67024297}" destId="{733C6354-9A94-4278-BDAF-04E7C932DBB1}" srcOrd="0" destOrd="0" presId="urn:microsoft.com/office/officeart/2005/8/layout/lProcess2"/>
    <dgm:cxn modelId="{E40F4B99-9CDE-49A0-9CBB-014712F37BD3}" type="presParOf" srcId="{6171ED07-D556-4CAA-80F5-7E4D67024297}" destId="{55C009B6-3E7F-4469-B180-7AA4999E9888}" srcOrd="1" destOrd="0" presId="urn:microsoft.com/office/officeart/2005/8/layout/lProcess2"/>
    <dgm:cxn modelId="{5FA12D37-88B7-4DC6-9AC6-4972F4BB99FA}" type="presParOf" srcId="{6171ED07-D556-4CAA-80F5-7E4D67024297}" destId="{5637FA89-309E-4298-A60C-94BF90CC6010}" srcOrd="2" destOrd="0" presId="urn:microsoft.com/office/officeart/2005/8/layout/lProcess2"/>
    <dgm:cxn modelId="{7B9E10D0-6922-4C89-8646-BC44C9E6E007}" type="presParOf" srcId="{6171ED07-D556-4CAA-80F5-7E4D67024297}" destId="{21C68823-CDBD-4ECF-B28C-6970F9C0B0B3}" srcOrd="3" destOrd="0" presId="urn:microsoft.com/office/officeart/2005/8/layout/lProcess2"/>
    <dgm:cxn modelId="{B224EAD5-0340-4E81-AAED-57F19B16E112}" type="presParOf" srcId="{6171ED07-D556-4CAA-80F5-7E4D67024297}" destId="{5E7053B8-A21F-4196-966E-C480FE7CC067}" srcOrd="4" destOrd="0" presId="urn:microsoft.com/office/officeart/2005/8/layout/lProcess2"/>
    <dgm:cxn modelId="{C78EA209-230E-429B-9DA3-3439A7675723}" type="presParOf" srcId="{6171ED07-D556-4CAA-80F5-7E4D67024297}" destId="{5EBB08F4-ADB4-4178-A8A2-84555370D91B}" srcOrd="5" destOrd="0" presId="urn:microsoft.com/office/officeart/2005/8/layout/lProcess2"/>
    <dgm:cxn modelId="{ED63B49F-52FF-493C-916D-BA624B3DAD9D}" type="presParOf" srcId="{6171ED07-D556-4CAA-80F5-7E4D67024297}" destId="{47979099-A5B1-4486-9795-1DD0A44A1669}" srcOrd="6" destOrd="0" presId="urn:microsoft.com/office/officeart/2005/8/layout/lProcess2"/>
    <dgm:cxn modelId="{742E2FEF-CF38-42AE-B966-5312F1760612}" type="presParOf" srcId="{6171ED07-D556-4CAA-80F5-7E4D67024297}" destId="{FD63CA78-7E50-4C62-BFE2-209C16AE7549}" srcOrd="7" destOrd="0" presId="urn:microsoft.com/office/officeart/2005/8/layout/lProcess2"/>
    <dgm:cxn modelId="{9C0F6F6A-D612-4E48-927D-102238C6A6C9}" type="presParOf" srcId="{6171ED07-D556-4CAA-80F5-7E4D67024297}" destId="{9E8BFE66-6358-45DC-B638-368493DE1EC8}" srcOrd="8" destOrd="0" presId="urn:microsoft.com/office/officeart/2005/8/layout/lProcess2"/>
    <dgm:cxn modelId="{5A29B7FA-5914-435F-9A80-7251EA3D2A37}" type="presParOf" srcId="{6171ED07-D556-4CAA-80F5-7E4D67024297}" destId="{22033F09-F8F1-49D7-881B-27D27A78E60E}" srcOrd="9" destOrd="0" presId="urn:microsoft.com/office/officeart/2005/8/layout/lProcess2"/>
    <dgm:cxn modelId="{5F701968-2764-4B0C-B197-6B1AD902D1A1}" type="presParOf" srcId="{6171ED07-D556-4CAA-80F5-7E4D67024297}" destId="{5B3EEA06-0253-415A-B77E-4BA9CF32E64B}" srcOrd="10" destOrd="0" presId="urn:microsoft.com/office/officeart/2005/8/layout/lProcess2"/>
    <dgm:cxn modelId="{A6C38488-46FF-4216-8984-E26ECD2D7B37}" type="presParOf" srcId="{105FE84B-0A2E-4D9F-A1D2-44D5C40EF3ED}" destId="{73A57391-94AD-47CF-B45F-3E0E9FACB981}" srcOrd="1" destOrd="0" presId="urn:microsoft.com/office/officeart/2005/8/layout/lProcess2"/>
    <dgm:cxn modelId="{520C6222-BBF3-404A-92D8-5D5907DEB9D4}" type="presParOf" srcId="{105FE84B-0A2E-4D9F-A1D2-44D5C40EF3ED}" destId="{9A7D0A31-FDA8-4FD4-976B-F29C79BA5C68}" srcOrd="2" destOrd="0" presId="urn:microsoft.com/office/officeart/2005/8/layout/lProcess2"/>
    <dgm:cxn modelId="{992D82F9-5FD1-4163-BB72-254A8EAA3A50}" type="presParOf" srcId="{9A7D0A31-FDA8-4FD4-976B-F29C79BA5C68}" destId="{A7F2533A-508A-4F8B-84CB-8F65621357EE}" srcOrd="0" destOrd="0" presId="urn:microsoft.com/office/officeart/2005/8/layout/lProcess2"/>
    <dgm:cxn modelId="{94DC82DB-2EB5-43F5-BE02-DD6040AA4534}" type="presParOf" srcId="{9A7D0A31-FDA8-4FD4-976B-F29C79BA5C68}" destId="{446A17A9-7B35-4551-825E-6B140FE83924}" srcOrd="1" destOrd="0" presId="urn:microsoft.com/office/officeart/2005/8/layout/lProcess2"/>
    <dgm:cxn modelId="{B2DAE4E9-4A6F-445C-94A2-3056C450E4C8}" type="presParOf" srcId="{9A7D0A31-FDA8-4FD4-976B-F29C79BA5C68}" destId="{641FF554-613E-4E0D-8ABB-04A5C144752C}" srcOrd="2" destOrd="0" presId="urn:microsoft.com/office/officeart/2005/8/layout/lProcess2"/>
    <dgm:cxn modelId="{1F04A62D-98F5-4B1F-841A-626788D3538C}" type="presParOf" srcId="{641FF554-613E-4E0D-8ABB-04A5C144752C}" destId="{329620C3-53B7-4365-BAA4-337D4CC7FFE6}" srcOrd="0" destOrd="0" presId="urn:microsoft.com/office/officeart/2005/8/layout/lProcess2"/>
    <dgm:cxn modelId="{B33E2F94-7A9D-4F4B-BAAE-8B67FD0DC6E2}" type="presParOf" srcId="{329620C3-53B7-4365-BAA4-337D4CC7FFE6}" destId="{53053379-4661-4FE8-951A-C97EEF7007E8}" srcOrd="0" destOrd="0" presId="urn:microsoft.com/office/officeart/2005/8/layout/lProcess2"/>
    <dgm:cxn modelId="{02F9D7A6-CBCE-487C-919A-FC7F0D149949}" type="presParOf" srcId="{105FE84B-0A2E-4D9F-A1D2-44D5C40EF3ED}" destId="{A4DAFBF9-B91B-4223-9C77-118B25CAE4BF}" srcOrd="3" destOrd="0" presId="urn:microsoft.com/office/officeart/2005/8/layout/lProcess2"/>
    <dgm:cxn modelId="{5301DF89-A81B-41F0-97A8-3E08F5EB19BD}" type="presParOf" srcId="{105FE84B-0A2E-4D9F-A1D2-44D5C40EF3ED}" destId="{824B33C8-F82D-4068-9CA8-CD0A7EE8A6C9}" srcOrd="4" destOrd="0" presId="urn:microsoft.com/office/officeart/2005/8/layout/lProcess2"/>
    <dgm:cxn modelId="{FFDFE8B9-A91D-4BA0-8EF2-815F9719844B}" type="presParOf" srcId="{824B33C8-F82D-4068-9CA8-CD0A7EE8A6C9}" destId="{4F7E41A8-0601-4B36-9D7E-9855ADE185E8}" srcOrd="0" destOrd="0" presId="urn:microsoft.com/office/officeart/2005/8/layout/lProcess2"/>
    <dgm:cxn modelId="{107E9265-6D62-45F6-B7AD-3C4F2F4DD06E}" type="presParOf" srcId="{824B33C8-F82D-4068-9CA8-CD0A7EE8A6C9}" destId="{F77C3E8C-96FB-4667-B056-C59DD279903F}" srcOrd="1" destOrd="0" presId="urn:microsoft.com/office/officeart/2005/8/layout/lProcess2"/>
    <dgm:cxn modelId="{34BAC14D-74B8-4F20-A432-38A9FD0FAD8F}" type="presParOf" srcId="{824B33C8-F82D-4068-9CA8-CD0A7EE8A6C9}" destId="{525783F9-6CCD-4584-84A6-3934144A9E99}" srcOrd="2" destOrd="0" presId="urn:microsoft.com/office/officeart/2005/8/layout/lProcess2"/>
    <dgm:cxn modelId="{B59C6636-6925-442C-8A0E-BEA73B7F5FD3}" type="presParOf" srcId="{525783F9-6CCD-4584-84A6-3934144A9E99}" destId="{6FF7017A-2E53-4A12-BE7A-36678F9A7E10}" srcOrd="0" destOrd="0" presId="urn:microsoft.com/office/officeart/2005/8/layout/lProcess2"/>
    <dgm:cxn modelId="{E8F92048-06FB-4535-8B51-FB856657F9E9}" type="presParOf" srcId="{6FF7017A-2E53-4A12-BE7A-36678F9A7E10}" destId="{D79642D5-CD93-45DB-AA9C-6FC217669508}" srcOrd="0" destOrd="0" presId="urn:microsoft.com/office/officeart/2005/8/layout/lProcess2"/>
  </dgm:cxnLst>
  <dgm:bg>
    <a:solidFill>
      <a:schemeClr val="bg1"/>
    </a:solidFill>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B04107-A247-45AA-8B0A-90B2E7BF702A}">
      <dsp:nvSpPr>
        <dsp:cNvPr id="0" name=""/>
        <dsp:cNvSpPr/>
      </dsp:nvSpPr>
      <dsp:spPr>
        <a:xfrm>
          <a:off x="722" y="0"/>
          <a:ext cx="1877528" cy="5120640"/>
        </a:xfrm>
        <a:prstGeom prst="roundRect">
          <a:avLst>
            <a:gd name="adj" fmla="val 10000"/>
          </a:avLst>
        </a:prstGeom>
        <a:solidFill>
          <a:schemeClr val="bg1"/>
        </a:solidFill>
        <a:ln>
          <a:solidFill>
            <a:schemeClr val="tx1"/>
          </a:solidFill>
        </a:ln>
        <a:effectLst/>
      </dsp:spPr>
      <dsp:style>
        <a:lnRef idx="0">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722" y="0"/>
        <a:ext cx="1877528" cy="1536192"/>
      </dsp:txXfrm>
    </dsp:sp>
    <dsp:sp modelId="{733C6354-9A94-4278-BDAF-04E7C932DBB1}">
      <dsp:nvSpPr>
        <dsp:cNvPr id="0" name=""/>
        <dsp:cNvSpPr/>
      </dsp:nvSpPr>
      <dsp:spPr>
        <a:xfrm>
          <a:off x="188475" y="1536442"/>
          <a:ext cx="1502023" cy="491623"/>
        </a:xfrm>
        <a:prstGeom prst="roundRect">
          <a:avLst>
            <a:gd name="adj" fmla="val 10000"/>
          </a:avLst>
        </a:prstGeom>
        <a:solidFill>
          <a:schemeClr val="lt1">
            <a:hueOff val="0"/>
            <a:satOff val="0"/>
            <a:lumOff val="0"/>
            <a:alphaOff val="0"/>
          </a:schemeClr>
        </a:solidFill>
        <a:ln w="635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lvl="0" algn="ctr" defTabSz="466725">
            <a:lnSpc>
              <a:spcPct val="90000"/>
            </a:lnSpc>
            <a:spcBef>
              <a:spcPct val="0"/>
            </a:spcBef>
            <a:spcAft>
              <a:spcPct val="35000"/>
            </a:spcAft>
          </a:pPr>
          <a:r>
            <a:rPr lang="en-US" sz="1050" kern="1200">
              <a:latin typeface="Times New Roman" panose="02020603050405020304" pitchFamily="18" charset="0"/>
              <a:cs typeface="Times New Roman" panose="02020603050405020304" pitchFamily="18" charset="0"/>
            </a:rPr>
            <a:t>Research Problem</a:t>
          </a:r>
        </a:p>
      </dsp:txBody>
      <dsp:txXfrm>
        <a:off x="202874" y="1550841"/>
        <a:ext cx="1473225" cy="462825"/>
      </dsp:txXfrm>
    </dsp:sp>
    <dsp:sp modelId="{5637FA89-309E-4298-A60C-94BF90CC6010}">
      <dsp:nvSpPr>
        <dsp:cNvPr id="0" name=""/>
        <dsp:cNvSpPr/>
      </dsp:nvSpPr>
      <dsp:spPr>
        <a:xfrm>
          <a:off x="188475" y="2103700"/>
          <a:ext cx="1502023" cy="491623"/>
        </a:xfrm>
        <a:prstGeom prst="roundRect">
          <a:avLst>
            <a:gd name="adj" fmla="val 10000"/>
          </a:avLst>
        </a:prstGeom>
        <a:solidFill>
          <a:schemeClr val="lt1">
            <a:hueOff val="0"/>
            <a:satOff val="0"/>
            <a:lumOff val="0"/>
            <a:alphaOff val="0"/>
          </a:schemeClr>
        </a:solidFill>
        <a:ln w="635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lvl="0" algn="ctr" defTabSz="466725">
            <a:lnSpc>
              <a:spcPct val="90000"/>
            </a:lnSpc>
            <a:spcBef>
              <a:spcPct val="0"/>
            </a:spcBef>
            <a:spcAft>
              <a:spcPct val="35000"/>
            </a:spcAft>
          </a:pPr>
          <a:r>
            <a:rPr lang="en-US" sz="1050" kern="1200">
              <a:latin typeface="Times New Roman" panose="02020603050405020304" pitchFamily="18" charset="0"/>
              <a:cs typeface="Times New Roman" panose="02020603050405020304" pitchFamily="18" charset="0"/>
            </a:rPr>
            <a:t>Review of Related Literature (RRL)</a:t>
          </a:r>
        </a:p>
      </dsp:txBody>
      <dsp:txXfrm>
        <a:off x="202874" y="2118099"/>
        <a:ext cx="1473225" cy="462825"/>
      </dsp:txXfrm>
    </dsp:sp>
    <dsp:sp modelId="{5E7053B8-A21F-4196-966E-C480FE7CC067}">
      <dsp:nvSpPr>
        <dsp:cNvPr id="0" name=""/>
        <dsp:cNvSpPr/>
      </dsp:nvSpPr>
      <dsp:spPr>
        <a:xfrm>
          <a:off x="188475" y="2670958"/>
          <a:ext cx="1502023" cy="491623"/>
        </a:xfrm>
        <a:prstGeom prst="roundRect">
          <a:avLst>
            <a:gd name="adj" fmla="val 10000"/>
          </a:avLst>
        </a:prstGeom>
        <a:solidFill>
          <a:schemeClr val="lt1">
            <a:hueOff val="0"/>
            <a:satOff val="0"/>
            <a:lumOff val="0"/>
            <a:alphaOff val="0"/>
          </a:schemeClr>
        </a:solidFill>
        <a:ln w="635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lvl="0" algn="ctr" defTabSz="466725">
            <a:lnSpc>
              <a:spcPct val="90000"/>
            </a:lnSpc>
            <a:spcBef>
              <a:spcPct val="0"/>
            </a:spcBef>
            <a:spcAft>
              <a:spcPct val="35000"/>
            </a:spcAft>
          </a:pPr>
          <a:r>
            <a:rPr lang="en-US" sz="1050" kern="1200">
              <a:latin typeface="Times New Roman" panose="02020603050405020304" pitchFamily="18" charset="0"/>
              <a:cs typeface="Times New Roman" panose="02020603050405020304" pitchFamily="18" charset="0"/>
            </a:rPr>
            <a:t>Review of Related System (RRS)</a:t>
          </a:r>
        </a:p>
      </dsp:txBody>
      <dsp:txXfrm>
        <a:off x="202874" y="2685357"/>
        <a:ext cx="1473225" cy="462825"/>
      </dsp:txXfrm>
    </dsp:sp>
    <dsp:sp modelId="{47979099-A5B1-4486-9795-1DD0A44A1669}">
      <dsp:nvSpPr>
        <dsp:cNvPr id="0" name=""/>
        <dsp:cNvSpPr/>
      </dsp:nvSpPr>
      <dsp:spPr>
        <a:xfrm>
          <a:off x="188475" y="3238217"/>
          <a:ext cx="1502023" cy="491623"/>
        </a:xfrm>
        <a:prstGeom prst="roundRect">
          <a:avLst>
            <a:gd name="adj" fmla="val 10000"/>
          </a:avLst>
        </a:prstGeom>
        <a:solidFill>
          <a:schemeClr val="lt1">
            <a:hueOff val="0"/>
            <a:satOff val="0"/>
            <a:lumOff val="0"/>
            <a:alphaOff val="0"/>
          </a:schemeClr>
        </a:solidFill>
        <a:ln w="635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lvl="0" algn="ctr" defTabSz="466725">
            <a:lnSpc>
              <a:spcPct val="90000"/>
            </a:lnSpc>
            <a:spcBef>
              <a:spcPct val="0"/>
            </a:spcBef>
            <a:spcAft>
              <a:spcPct val="35000"/>
            </a:spcAft>
          </a:pPr>
          <a:r>
            <a:rPr lang="en-US" sz="1050" kern="1200">
              <a:latin typeface="Times New Roman" panose="02020603050405020304" pitchFamily="18" charset="0"/>
              <a:cs typeface="Times New Roman" panose="02020603050405020304" pitchFamily="18" charset="0"/>
            </a:rPr>
            <a:t>Programming Knowledge</a:t>
          </a:r>
        </a:p>
      </dsp:txBody>
      <dsp:txXfrm>
        <a:off x="202874" y="3252616"/>
        <a:ext cx="1473225" cy="462825"/>
      </dsp:txXfrm>
    </dsp:sp>
    <dsp:sp modelId="{9E8BFE66-6358-45DC-B638-368493DE1EC8}">
      <dsp:nvSpPr>
        <dsp:cNvPr id="0" name=""/>
        <dsp:cNvSpPr/>
      </dsp:nvSpPr>
      <dsp:spPr>
        <a:xfrm>
          <a:off x="188475" y="3805475"/>
          <a:ext cx="1502023" cy="491623"/>
        </a:xfrm>
        <a:prstGeom prst="roundRect">
          <a:avLst>
            <a:gd name="adj" fmla="val 10000"/>
          </a:avLst>
        </a:prstGeom>
        <a:solidFill>
          <a:schemeClr val="lt1">
            <a:hueOff val="0"/>
            <a:satOff val="0"/>
            <a:lumOff val="0"/>
            <a:alphaOff val="0"/>
          </a:schemeClr>
        </a:solidFill>
        <a:ln w="635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lvl="0" algn="ctr" defTabSz="466725">
            <a:lnSpc>
              <a:spcPct val="90000"/>
            </a:lnSpc>
            <a:spcBef>
              <a:spcPct val="0"/>
            </a:spcBef>
            <a:spcAft>
              <a:spcPct val="35000"/>
            </a:spcAft>
          </a:pPr>
          <a:r>
            <a:rPr lang="en-US" sz="1050" kern="1200">
              <a:latin typeface="Times New Roman" panose="02020603050405020304" pitchFamily="18" charset="0"/>
              <a:cs typeface="Times New Roman" panose="02020603050405020304" pitchFamily="18" charset="0"/>
            </a:rPr>
            <a:t>Software Requirements</a:t>
          </a:r>
        </a:p>
      </dsp:txBody>
      <dsp:txXfrm>
        <a:off x="202874" y="3819874"/>
        <a:ext cx="1473225" cy="462825"/>
      </dsp:txXfrm>
    </dsp:sp>
    <dsp:sp modelId="{5B3EEA06-0253-415A-B77E-4BA9CF32E64B}">
      <dsp:nvSpPr>
        <dsp:cNvPr id="0" name=""/>
        <dsp:cNvSpPr/>
      </dsp:nvSpPr>
      <dsp:spPr>
        <a:xfrm>
          <a:off x="188475" y="4372734"/>
          <a:ext cx="1502023" cy="491623"/>
        </a:xfrm>
        <a:prstGeom prst="roundRect">
          <a:avLst>
            <a:gd name="adj" fmla="val 10000"/>
          </a:avLst>
        </a:prstGeom>
        <a:solidFill>
          <a:schemeClr val="lt1">
            <a:hueOff val="0"/>
            <a:satOff val="0"/>
            <a:lumOff val="0"/>
            <a:alphaOff val="0"/>
          </a:schemeClr>
        </a:solidFill>
        <a:ln w="635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ctr" anchorCtr="0">
          <a:noAutofit/>
        </a:bodyPr>
        <a:lstStyle/>
        <a:p>
          <a:pPr lvl="0" algn="ctr" defTabSz="466725">
            <a:lnSpc>
              <a:spcPct val="90000"/>
            </a:lnSpc>
            <a:spcBef>
              <a:spcPct val="0"/>
            </a:spcBef>
            <a:spcAft>
              <a:spcPct val="35000"/>
            </a:spcAft>
          </a:pPr>
          <a:r>
            <a:rPr lang="en-US" sz="1050" kern="1200">
              <a:latin typeface="Times New Roman" panose="02020603050405020304" pitchFamily="18" charset="0"/>
              <a:cs typeface="Times New Roman" panose="02020603050405020304" pitchFamily="18" charset="0"/>
            </a:rPr>
            <a:t>Hardware Requirements</a:t>
          </a:r>
        </a:p>
      </dsp:txBody>
      <dsp:txXfrm>
        <a:off x="202874" y="4387133"/>
        <a:ext cx="1473225" cy="462825"/>
      </dsp:txXfrm>
    </dsp:sp>
    <dsp:sp modelId="{A7F2533A-508A-4F8B-84CB-8F65621357EE}">
      <dsp:nvSpPr>
        <dsp:cNvPr id="0" name=""/>
        <dsp:cNvSpPr/>
      </dsp:nvSpPr>
      <dsp:spPr>
        <a:xfrm>
          <a:off x="2019065" y="0"/>
          <a:ext cx="1877528" cy="5120640"/>
        </a:xfrm>
        <a:prstGeom prst="roundRect">
          <a:avLst>
            <a:gd name="adj" fmla="val 10000"/>
          </a:avLst>
        </a:prstGeom>
        <a:solidFill>
          <a:schemeClr val="bg1"/>
        </a:solidFill>
        <a:ln>
          <a:solidFill>
            <a:schemeClr val="tx1"/>
          </a:solidFill>
        </a:ln>
        <a:effectLst/>
      </dsp:spPr>
      <dsp:style>
        <a:lnRef idx="0">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Process</a:t>
          </a:r>
        </a:p>
      </dsp:txBody>
      <dsp:txXfrm>
        <a:off x="2019065" y="0"/>
        <a:ext cx="1877528" cy="1536192"/>
      </dsp:txXfrm>
    </dsp:sp>
    <dsp:sp modelId="{53053379-4661-4FE8-951A-C97EEF7007E8}">
      <dsp:nvSpPr>
        <dsp:cNvPr id="0" name=""/>
        <dsp:cNvSpPr/>
      </dsp:nvSpPr>
      <dsp:spPr>
        <a:xfrm>
          <a:off x="2206818" y="1536192"/>
          <a:ext cx="1502023" cy="3328416"/>
        </a:xfrm>
        <a:prstGeom prst="roundRect">
          <a:avLst>
            <a:gd name="adj" fmla="val 10000"/>
          </a:avLst>
        </a:prstGeom>
        <a:solidFill>
          <a:schemeClr val="lt1">
            <a:hueOff val="0"/>
            <a:satOff val="0"/>
            <a:lumOff val="0"/>
            <a:alphaOff val="0"/>
          </a:schemeClr>
        </a:solidFill>
        <a:ln w="635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0955" rIns="27940" bIns="20955" numCol="1" spcCol="1270" anchor="t" anchorCtr="0">
          <a:noAutofit/>
        </a:bodyPr>
        <a:lstStyle/>
        <a:p>
          <a:pPr lvl="0" algn="ctr" defTabSz="466725">
            <a:lnSpc>
              <a:spcPct val="90000"/>
            </a:lnSpc>
            <a:spcBef>
              <a:spcPct val="0"/>
            </a:spcBef>
            <a:spcAft>
              <a:spcPct val="35000"/>
            </a:spcAft>
          </a:pPr>
          <a:r>
            <a:rPr lang="en-US" sz="1050" kern="1200">
              <a:latin typeface="Times New Roman" panose="02020603050405020304" pitchFamily="18" charset="0"/>
              <a:cs typeface="Times New Roman" panose="02020603050405020304" pitchFamily="18" charset="0"/>
            </a:rPr>
            <a:t>Agile Software Development Cycle</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Planning and Analysis</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Design</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Develop</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Test</a:t>
          </a:r>
        </a:p>
        <a:p>
          <a:pPr marL="57150" lvl="1" indent="-57150" algn="l" defTabSz="466725">
            <a:lnSpc>
              <a:spcPct val="90000"/>
            </a:lnSpc>
            <a:spcBef>
              <a:spcPct val="0"/>
            </a:spcBef>
            <a:spcAft>
              <a:spcPct val="15000"/>
            </a:spcAft>
            <a:buChar char="••"/>
          </a:pPr>
          <a:r>
            <a:rPr lang="en-US" sz="1050" kern="1200">
              <a:latin typeface="Times New Roman" panose="02020603050405020304" pitchFamily="18" charset="0"/>
              <a:cs typeface="Times New Roman" panose="02020603050405020304" pitchFamily="18" charset="0"/>
            </a:rPr>
            <a:t>Deployment</a:t>
          </a:r>
        </a:p>
      </dsp:txBody>
      <dsp:txXfrm>
        <a:off x="2250811" y="1580185"/>
        <a:ext cx="1414037" cy="3240430"/>
      </dsp:txXfrm>
    </dsp:sp>
    <dsp:sp modelId="{4F7E41A8-0601-4B36-9D7E-9855ADE185E8}">
      <dsp:nvSpPr>
        <dsp:cNvPr id="0" name=""/>
        <dsp:cNvSpPr/>
      </dsp:nvSpPr>
      <dsp:spPr>
        <a:xfrm>
          <a:off x="4037409" y="0"/>
          <a:ext cx="1877528" cy="5120640"/>
        </a:xfrm>
        <a:prstGeom prst="roundRect">
          <a:avLst>
            <a:gd name="adj" fmla="val 10000"/>
          </a:avLst>
        </a:prstGeom>
        <a:solidFill>
          <a:schemeClr val="bg1"/>
        </a:solidFill>
        <a:ln>
          <a:solidFill>
            <a:schemeClr val="tx1"/>
          </a:solidFill>
        </a:ln>
        <a:effectLst/>
      </dsp:spPr>
      <dsp:style>
        <a:lnRef idx="0">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Output</a:t>
          </a:r>
        </a:p>
      </dsp:txBody>
      <dsp:txXfrm>
        <a:off x="4037409" y="0"/>
        <a:ext cx="1877528" cy="1536192"/>
      </dsp:txXfrm>
    </dsp:sp>
    <dsp:sp modelId="{D79642D5-CD93-45DB-AA9C-6FC217669508}">
      <dsp:nvSpPr>
        <dsp:cNvPr id="0" name=""/>
        <dsp:cNvSpPr/>
      </dsp:nvSpPr>
      <dsp:spPr>
        <a:xfrm>
          <a:off x="4225161" y="1536192"/>
          <a:ext cx="1502023" cy="3328416"/>
        </a:xfrm>
        <a:prstGeom prst="roundRect">
          <a:avLst>
            <a:gd name="adj" fmla="val 10000"/>
          </a:avLst>
        </a:prstGeom>
        <a:solidFill>
          <a:schemeClr val="bg1"/>
        </a:solidFill>
        <a:ln w="635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22860" rIns="30480" bIns="22860" numCol="1" spcCol="1270" anchor="t"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COVID Pulse</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Implementation</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Utilization</a:t>
          </a:r>
        </a:p>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Maintenance</a:t>
          </a:r>
        </a:p>
      </dsp:txBody>
      <dsp:txXfrm>
        <a:off x="4269154" y="1580185"/>
        <a:ext cx="1414037" cy="3240430"/>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6DEA6-0795-4F79-9EFC-F061587BD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40</Pages>
  <Words>8664</Words>
  <Characters>49390</Characters>
  <Application>Microsoft Office Word</Application>
  <DocSecurity>0</DocSecurity>
  <Lines>411</Lines>
  <Paragraphs>115</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57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116</cp:revision>
  <dcterms:created xsi:type="dcterms:W3CDTF">2022-05-02T15:51:00Z</dcterms:created>
  <dcterms:modified xsi:type="dcterms:W3CDTF">2022-05-03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pKpPKDoG"/&gt;&lt;style id="http://www.zotero.org/styles/apa" locale="en-US" hasBibliography="1" bibliographyStyleHasBeenSet="0"/&gt;&lt;prefs&gt;&lt;pref name="fieldType" value="Field"/&gt;&lt;/prefs&gt;&lt;/data&gt;</vt:lpwstr>
  </property>
</Properties>
</file>